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05360" w:rsidRPr="008B4704" w:rsidRDefault="00305360" w:rsidP="00CC0B33">
      <w:pPr>
        <w:pStyle w:val="Heading1"/>
        <w:numPr>
          <w:ilvl w:val="0"/>
          <w:numId w:val="0"/>
        </w:numPr>
        <w:jc w:val="center"/>
        <w:rPr>
          <w:rFonts w:cs="Times New Roman"/>
          <w:b/>
          <w:szCs w:val="24"/>
          <w:lang w:val="en-US"/>
        </w:rPr>
      </w:pPr>
      <w:bookmarkStart w:id="0" w:name="_Toc137392941"/>
      <w:bookmarkStart w:id="1" w:name="_Toc149411037"/>
      <w:r w:rsidRPr="008B4704">
        <w:rPr>
          <w:rFonts w:cs="Times New Roman"/>
          <w:b/>
          <w:szCs w:val="24"/>
        </w:rPr>
        <w:t>DAFTAR PUSTAKA</w:t>
      </w:r>
      <w:bookmarkEnd w:id="0"/>
      <w:bookmarkEnd w:id="1"/>
    </w:p>
    <w:p w:rsidR="00305360" w:rsidRPr="008B4704" w:rsidRDefault="00305360" w:rsidP="006E6527">
      <w:pPr>
        <w:rPr>
          <w:rFonts w:ascii="Times New Roman" w:hAnsi="Times New Roman" w:cs="Times New Roman"/>
          <w:sz w:val="24"/>
          <w:szCs w:val="24"/>
        </w:rPr>
      </w:pPr>
      <w:r w:rsidRPr="008B4704">
        <w:rPr>
          <w:rFonts w:ascii="Times New Roman" w:hAnsi="Times New Roman" w:cs="Times New Roman"/>
          <w:sz w:val="24"/>
          <w:szCs w:val="24"/>
        </w:rPr>
        <w:t xml:space="preserve">       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B4704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8B4704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8B4704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Aini, Hesti Nur. 2020. “Pengaruh Reward, Keselamatan Dan Kesehatan Kerja, Dan Lingkungan Kerja Terhadap Kepuasan Kerja Pada PT Paragon Technologi And Innovation Kantor Cabang Surabaya.”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 9(1):1–20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>Akhmal, Akhwanul, Fitriani Laia, Ruri Aditya Sari, Program Studi, Administrasi Bisnis, Program Studi, Teknik Industri, and Pen</w:t>
      </w:r>
      <w:r>
        <w:rPr>
          <w:rFonts w:ascii="Times New Roman" w:hAnsi="Times New Roman" w:cs="Times New Roman"/>
          <w:noProof/>
          <w:sz w:val="24"/>
          <w:szCs w:val="24"/>
        </w:rPr>
        <w:t>gembangan Karir. 2019. “Kepuasan Kerja Karyawan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”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Bisnis Administrasi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 1–6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Busro Muhammad. 2018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eori-Teori Manajemen Sumber Daya Manusia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jakarta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Enriko, Febrian, and Tezar Arianto. 2022. “Pengaruh Motivasi Kerja, Disiplin Kerja Dan Insentif Terhadap Kepuasan Kerja Karyawan PT Citra Mitra Sehati Bengkulu.”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Jurnal Entrepreneur Dan Manajemen Sains (JEMS)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 3(1):107–15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Fadjar, dkk 2018. 2018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Farida, Umi, and Sri Hartono. 2016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Vol. 185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>Faronsyah, Muhammad Iqbal, Universitas Bina Darma, Universitas Bina Darma, and Job Satisfaction. 2020. “Pengaruh Pengembangan Karir Terhadap Kepuasan Kerja Karyawan Pada PT . Jasa Raharja Putera Palembang.”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Jurnal Ilmiah Bina Manajemen 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 3(2):113–21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Fengky, nathalia eunike, Bernhard Tewal, and Bode Lumanauw. 2017. “Pengaruh Motivasi Kerja, Disiplin, Dan Insentif Terhadap Kepuasan Kerja Karyawan Pada RSUP Prof Dr. R. D. Kandou Malalayang.”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l Ekonomi Bisnis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 5(1):1–10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Fitri, Klasri Asrika, and Muhammad Yusuf. 2022. “Volume . 24 Issue 3 </w:t>
      </w:r>
      <w:r>
        <w:rPr>
          <w:rFonts w:ascii="Times New Roman" w:hAnsi="Times New Roman" w:cs="Times New Roman"/>
          <w:noProof/>
          <w:sz w:val="24"/>
          <w:szCs w:val="24"/>
        </w:rPr>
        <w:t>( 2022 ) Pages 664-669 Forum Ekonomi</w:t>
      </w:r>
      <w:r w:rsidRPr="00AD7692">
        <w:rPr>
          <w:rFonts w:ascii="Times New Roman" w:hAnsi="Times New Roman" w:cs="Times New Roman"/>
          <w:noProof/>
          <w:sz w:val="24"/>
          <w:szCs w:val="24"/>
        </w:rPr>
        <w:t> : Jurnal Ekonomi , Manajemen Dan Akuntansi ISSN : 1411-1713 ( Print ) 2528-150X ( Online ) Pengaruh Insentif Terhadap Kepuasan Kerja Karyawan The Effect of Incentives on Employee Job Satisfaction.”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Ekonomi, Manajemen, Akuntansi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 3(3):664–69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Foenay, Ephivania Eunike, Rolland E. Fanggidae, and Wehelmina Mariana Ndoen. 2020. “Pengaruh Reward Terhadap Kepuasan Kerja Karyawan Di Pdam Tirta Lontar Kabupaten Kupang.”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Journal of Management : Small and Medium Enterprises (SMEs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1(1):83–97. 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Hasibuan. 2005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Manajemen Sunber Daya Manusia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. Edisi Revi. Jakarta: Bumi </w:t>
      </w:r>
      <w:r w:rsidRPr="00AD7692">
        <w:rPr>
          <w:rFonts w:ascii="Times New Roman" w:hAnsi="Times New Roman" w:cs="Times New Roman"/>
          <w:noProof/>
          <w:sz w:val="24"/>
          <w:szCs w:val="24"/>
        </w:rPr>
        <w:lastRenderedPageBreak/>
        <w:t>Aksara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Iskandar. 2008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Konseptual Variabel Penelitian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Kuncoro. 2009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Analisi Data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Indonesia: Alfabeta.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>Lasut, Denny Yusak, Bernhard Tewal, and Rosalina A. M. Kolengan. 2018. “Pengaruh Motivasi Kerja, Pengembangan Karir Dan Kepemimpinan Terhadap Kepuasan Kerja 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ryawan Pada Pt.Bank Sulut Go.”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Ekonomi Manajemen Bisnis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 6(4):2298–2307.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Muqoyyaroh, Lailatul. 2018. “Pengaruh Reward Terhadap Kepuasan Kerja Karyawan PDAM Magetan.”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Ekonomi Dan Pembelajarannya</w:t>
      </w: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 6(1):95. doi: 10.25273/equilibrium.v6i1.2190.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Onsardi, and Lestari Tamsi Fenni. 2023. “Pengaruh Pengembangan Karir Dan Motivasi Kerja Terhadap Kepuasan Kerja Karyawan.”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najemen Dan Bisn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8(1):109–17. 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Rue, Byars &amp;. 2015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Human Resoure Management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8th ed. In The McGraw-Hill Companies.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Rulianti, Erina. 2023. “Pengaruh Motivasi Kerja , Lingkungan Kerja Dan Pengembangan Karier Terhadap Kepuasan Kerja Karyawan.”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Jurnal Ekonomi Dan Ekonomi Syariah </w:t>
      </w:r>
      <w:r w:rsidRPr="00AD7692">
        <w:rPr>
          <w:rFonts w:ascii="Times New Roman" w:hAnsi="Times New Roman" w:cs="Times New Roman"/>
          <w:noProof/>
          <w:sz w:val="24"/>
          <w:szCs w:val="24"/>
        </w:rPr>
        <w:t>6(1):849–58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Sabrina, R. 2021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Sangadji, Sopiah &amp;. Etta mamang. 2018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Strategik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Yogyakarta: Andi Yogyakarta.</w:t>
      </w:r>
    </w:p>
    <w:p w:rsidR="00305360" w:rsidRPr="00AD7692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Siagian. 2015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jakarta: PT. Bumi Akarsa.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Variabel Dependen Dan Independen Msdm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2019th ed. indonesia: alfabetea.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Sugiyono, D. 2013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Tindakan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19th ed. indonesia: Alfabeta.</w:t>
      </w:r>
    </w:p>
    <w:p w:rsidR="00305360" w:rsidRPr="00AD7692" w:rsidRDefault="00305360" w:rsidP="00ED2151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AD7692">
        <w:rPr>
          <w:rFonts w:ascii="Times New Roman" w:hAnsi="Times New Roman" w:cs="Times New Roman"/>
          <w:noProof/>
          <w:sz w:val="24"/>
          <w:szCs w:val="24"/>
        </w:rPr>
        <w:t xml:space="preserve">Sujarweni. 2015. </w:t>
      </w:r>
      <w:r w:rsidRPr="00AD7692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Bisnis Ekonomi</w:t>
      </w:r>
      <w:r w:rsidRPr="00AD7692">
        <w:rPr>
          <w:rFonts w:ascii="Times New Roman" w:hAnsi="Times New Roman" w:cs="Times New Roman"/>
          <w:noProof/>
          <w:sz w:val="24"/>
          <w:szCs w:val="24"/>
        </w:rPr>
        <w:t>. Yogyakarta: Pustaka Baru Press.</w:t>
      </w:r>
    </w:p>
    <w:p w:rsidR="00305360" w:rsidRDefault="00305360" w:rsidP="00A21AA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B4704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D76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305360" w:rsidRPr="007C629B" w:rsidRDefault="00305360" w:rsidP="007C629B">
      <w:pPr>
        <w:jc w:val="center"/>
        <w:rPr>
          <w:rFonts w:ascii="Times New Roman" w:hAnsi="Times New Roman" w:cs="Times New Roman"/>
          <w:b/>
          <w:i/>
          <w:sz w:val="24"/>
          <w:szCs w:val="24"/>
        </w:rPr>
      </w:pPr>
      <w:r w:rsidRPr="007C629B">
        <w:rPr>
          <w:rFonts w:ascii="Times New Roman" w:hAnsi="Times New Roman" w:cs="Times New Roman"/>
          <w:b/>
          <w:i/>
          <w:sz w:val="144"/>
          <w:szCs w:val="24"/>
        </w:rPr>
        <w:t>LAMPIRAN</w:t>
      </w:r>
      <w:r w:rsidRPr="007C629B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:rsidR="00305360" w:rsidRPr="00FA2BBB" w:rsidRDefault="00305360" w:rsidP="00FA2BBB">
      <w:pPr>
        <w:pStyle w:val="Heading1"/>
        <w:numPr>
          <w:ilvl w:val="0"/>
          <w:numId w:val="0"/>
        </w:numPr>
        <w:spacing w:line="480" w:lineRule="auto"/>
        <w:jc w:val="center"/>
        <w:rPr>
          <w:b/>
        </w:rPr>
      </w:pPr>
      <w:bookmarkStart w:id="2" w:name="_Toc149411038"/>
      <w:r w:rsidRPr="00FA2BBB">
        <w:rPr>
          <w:b/>
        </w:rPr>
        <w:lastRenderedPageBreak/>
        <w:t>LAMPIRAN</w:t>
      </w:r>
      <w:bookmarkEnd w:id="2"/>
    </w:p>
    <w:p w:rsidR="00305360" w:rsidRPr="00562637" w:rsidRDefault="00305360" w:rsidP="00FA2BBB">
      <w:pPr>
        <w:pStyle w:val="Caption"/>
        <w:spacing w:line="480" w:lineRule="auto"/>
        <w:rPr>
          <w:rFonts w:ascii="Times New Roman" w:hAnsi="Times New Roman" w:cs="Times New Roman"/>
          <w:b w:val="0"/>
          <w:color w:val="auto"/>
          <w:sz w:val="36"/>
          <w:szCs w:val="24"/>
        </w:rPr>
      </w:pPr>
      <w:bookmarkStart w:id="3" w:name="_Toc144922236"/>
      <w:r w:rsidRPr="00562637">
        <w:rPr>
          <w:rFonts w:ascii="Times New Roman" w:hAnsi="Times New Roman" w:cs="Times New Roman"/>
          <w:color w:val="auto"/>
          <w:sz w:val="24"/>
        </w:rPr>
        <w:t>Lembar Kuesioner</w:t>
      </w:r>
      <w:bookmarkEnd w:id="3"/>
    </w:p>
    <w:p w:rsidR="00305360" w:rsidRDefault="00305360" w:rsidP="00EB24D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rihal </w:t>
      </w:r>
      <w:r>
        <w:rPr>
          <w:rFonts w:ascii="Times New Roman" w:hAnsi="Times New Roman" w:cs="Times New Roman"/>
          <w:sz w:val="24"/>
          <w:szCs w:val="24"/>
        </w:rPr>
        <w:tab/>
        <w:t xml:space="preserve">    : Permohonan Pengisian Kuesioner</w:t>
      </w:r>
    </w:p>
    <w:p w:rsidR="00305360" w:rsidRDefault="00305360" w:rsidP="00EB24D0">
      <w:pPr>
        <w:widowControl w:val="0"/>
        <w:autoSpaceDE w:val="0"/>
        <w:autoSpaceDN w:val="0"/>
        <w:adjustRightInd w:val="0"/>
        <w:spacing w:after="0" w:line="48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udul </w:t>
      </w:r>
      <w:proofErr w:type="gramStart"/>
      <w:r>
        <w:rPr>
          <w:rFonts w:ascii="Times New Roman" w:hAnsi="Times New Roman" w:cs="Times New Roman"/>
          <w:sz w:val="24"/>
          <w:szCs w:val="24"/>
        </w:rPr>
        <w:t>Penelitian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engaruh Pengembangan Karir, </w:t>
      </w:r>
      <w:r>
        <w:rPr>
          <w:rFonts w:ascii="Times New Roman" w:hAnsi="Times New Roman" w:cs="Times New Roman"/>
          <w:i/>
          <w:sz w:val="24"/>
          <w:szCs w:val="24"/>
        </w:rPr>
        <w:t>Reward</w:t>
      </w:r>
      <w:r>
        <w:rPr>
          <w:rFonts w:ascii="Times New Roman" w:hAnsi="Times New Roman" w:cs="Times New Roman"/>
          <w:sz w:val="24"/>
          <w:szCs w:val="24"/>
        </w:rPr>
        <w:t>, dan Insentif Terhadap Kepuasan Kerja Karyawan PT. Halt Manufaktur Sentosa Tegal.</w:t>
      </w: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48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pada Yth</w:t>
      </w: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48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dr. Responden</w:t>
      </w: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72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 Tempat</w:t>
      </w: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48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ngan Hormat,</w:t>
      </w: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Dalam rangka menyelesaikan penelitian, saya mahasiswa Fakultas Ekonomi dan Bisnis Universitas </w:t>
      </w:r>
      <w:proofErr w:type="spellStart"/>
      <w:r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gal, mohon partisipasi dari saudara untuk mengisi kuesioner yang telah kami sediakan.</w:t>
      </w:r>
      <w:proofErr w:type="gramEnd"/>
    </w:p>
    <w:p w:rsidR="00305360" w:rsidRDefault="00305360" w:rsidP="00EB24D0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>Adapun data yang kami minta adalah sesuai dengan kondisi yang dirasakan saudara selama ini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Kami </w:t>
      </w:r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menjaga kerahasiaan karena data ini hanya untuk kepentingan penelitian.</w:t>
      </w:r>
    </w:p>
    <w:p w:rsidR="00305360" w:rsidRDefault="00305360" w:rsidP="00EB24D0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Setiap jawaban yang diberikan merupakan bantuan yang tidak ternilai harganya bagi penelitian ini.</w:t>
      </w:r>
    </w:p>
    <w:p w:rsidR="00305360" w:rsidRDefault="00305360" w:rsidP="00EB24D0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Atas perhatian dan bantuannya, kami mengucapkan terimakasih.</w:t>
      </w:r>
    </w:p>
    <w:p w:rsidR="00305360" w:rsidRDefault="00305360" w:rsidP="005C52C6">
      <w:pPr>
        <w:widowControl w:val="0"/>
        <w:autoSpaceDE w:val="0"/>
        <w:autoSpaceDN w:val="0"/>
        <w:adjustRightInd w:val="0"/>
        <w:spacing w:after="0"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gal, 21 September 2023</w:t>
      </w: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Hormat Saya,</w:t>
      </w: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480" w:lineRule="auto"/>
        <w:jc w:val="righ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usn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jr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brahim</w:t>
      </w:r>
    </w:p>
    <w:p w:rsidR="00305360" w:rsidRDefault="00305360" w:rsidP="005C52C6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. IDENTITAS RESPONDEN</w:t>
      </w:r>
    </w:p>
    <w:p w:rsidR="00305360" w:rsidRPr="00B20ADB" w:rsidRDefault="00305360" w:rsidP="005C52C6">
      <w:pPr>
        <w:pStyle w:val="ListParagraph"/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B20ADB">
        <w:rPr>
          <w:rFonts w:ascii="Times New Roman" w:hAnsi="Times New Roman" w:cs="Times New Roman"/>
          <w:sz w:val="24"/>
          <w:szCs w:val="24"/>
        </w:rPr>
        <w:t xml:space="preserve">Nama </w:t>
      </w:r>
      <w:r>
        <w:rPr>
          <w:rFonts w:ascii="Times New Roman" w:hAnsi="Times New Roman" w:cs="Times New Roman"/>
          <w:sz w:val="24"/>
          <w:szCs w:val="24"/>
        </w:rPr>
        <w:t xml:space="preserve">            </w:t>
      </w:r>
      <w:r>
        <w:rPr>
          <w:rFonts w:ascii="Times New Roman" w:hAnsi="Times New Roman" w:cs="Times New Roman"/>
          <w:sz w:val="24"/>
          <w:szCs w:val="24"/>
        </w:rPr>
        <w:tab/>
        <w:t xml:space="preserve">   </w:t>
      </w:r>
      <w:r w:rsidRPr="00B20ADB">
        <w:rPr>
          <w:rFonts w:ascii="Times New Roman" w:hAnsi="Times New Roman" w:cs="Times New Roman"/>
          <w:sz w:val="24"/>
          <w:szCs w:val="24"/>
        </w:rPr>
        <w:t>:</w:t>
      </w:r>
    </w:p>
    <w:p w:rsidR="00305360" w:rsidRDefault="00305360" w:rsidP="005C52C6">
      <w:pPr>
        <w:pStyle w:val="ListParagraph"/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B20ADB">
        <w:rPr>
          <w:rFonts w:ascii="Times New Roman" w:hAnsi="Times New Roman" w:cs="Times New Roman"/>
          <w:sz w:val="24"/>
          <w:szCs w:val="24"/>
        </w:rPr>
        <w:t>Usia</w:t>
      </w:r>
      <w:r>
        <w:rPr>
          <w:rFonts w:ascii="Times New Roman" w:hAnsi="Times New Roman" w:cs="Times New Roman"/>
          <w:sz w:val="24"/>
          <w:szCs w:val="24"/>
        </w:rPr>
        <w:t xml:space="preserve">              </w:t>
      </w:r>
      <w:r w:rsidRPr="00B20AD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 xml:space="preserve">   </w:t>
      </w:r>
      <w:r w:rsidRPr="00B20ADB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a. 20-30 Tahun</w:t>
      </w:r>
    </w:p>
    <w:p w:rsidR="00305360" w:rsidRDefault="00305360" w:rsidP="005C52C6">
      <w:pPr>
        <w:pStyle w:val="ListParagraph"/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: </w:t>
      </w:r>
      <w:proofErr w:type="spellStart"/>
      <w:r>
        <w:rPr>
          <w:rFonts w:ascii="Times New Roman" w:hAnsi="Times New Roman" w:cs="Times New Roman"/>
          <w:sz w:val="24"/>
          <w:szCs w:val="24"/>
        </w:rPr>
        <w:t>b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1-40 Tahun</w:t>
      </w:r>
    </w:p>
    <w:p w:rsidR="00305360" w:rsidRPr="00B20ADB" w:rsidRDefault="00305360" w:rsidP="005C52C6">
      <w:pPr>
        <w:pStyle w:val="ListParagraph"/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: </w:t>
      </w:r>
      <w:proofErr w:type="spellStart"/>
      <w:r>
        <w:rPr>
          <w:rFonts w:ascii="Times New Roman" w:hAnsi="Times New Roman" w:cs="Times New Roman"/>
          <w:sz w:val="24"/>
          <w:szCs w:val="24"/>
        </w:rPr>
        <w:t>c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1 &gt; Tahun</w:t>
      </w:r>
    </w:p>
    <w:p w:rsidR="00305360" w:rsidRDefault="00305360" w:rsidP="00824608">
      <w:pPr>
        <w:pStyle w:val="ListParagraph"/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is kelamin </w:t>
      </w:r>
      <w:r>
        <w:rPr>
          <w:rFonts w:ascii="Times New Roman" w:hAnsi="Times New Roman" w:cs="Times New Roman"/>
          <w:sz w:val="24"/>
          <w:szCs w:val="24"/>
        </w:rPr>
        <w:tab/>
        <w:t xml:space="preserve">   : a.</w:t>
      </w:r>
      <w:r w:rsidRPr="00B20ADB">
        <w:rPr>
          <w:rFonts w:ascii="Times New Roman" w:hAnsi="Times New Roman" w:cs="Times New Roman"/>
          <w:sz w:val="24"/>
          <w:szCs w:val="24"/>
        </w:rPr>
        <w:t xml:space="preserve"> Laki-laki </w:t>
      </w:r>
    </w:p>
    <w:p w:rsidR="00305360" w:rsidRPr="00824608" w:rsidRDefault="00305360" w:rsidP="00824608">
      <w:pPr>
        <w:pStyle w:val="ListParagraph"/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: </w:t>
      </w:r>
      <w:proofErr w:type="spellStart"/>
      <w:r>
        <w:rPr>
          <w:rFonts w:ascii="Times New Roman" w:hAnsi="Times New Roman" w:cs="Times New Roman"/>
          <w:sz w:val="24"/>
          <w:szCs w:val="24"/>
        </w:rPr>
        <w:t>b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24608">
        <w:rPr>
          <w:rFonts w:ascii="Times New Roman" w:hAnsi="Times New Roman" w:cs="Times New Roman"/>
          <w:sz w:val="24"/>
          <w:szCs w:val="24"/>
        </w:rPr>
        <w:t>Perempuan</w:t>
      </w:r>
    </w:p>
    <w:p w:rsidR="00305360" w:rsidRPr="00B20ADB" w:rsidRDefault="00305360" w:rsidP="005C52C6">
      <w:pPr>
        <w:pStyle w:val="ListParagraph"/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didikan Terakhir : a.</w:t>
      </w:r>
      <w:r w:rsidRPr="00B20ADB">
        <w:rPr>
          <w:rFonts w:ascii="Times New Roman" w:hAnsi="Times New Roman" w:cs="Times New Roman"/>
          <w:sz w:val="24"/>
          <w:szCs w:val="24"/>
        </w:rPr>
        <w:t xml:space="preserve"> SD</w:t>
      </w:r>
    </w:p>
    <w:p w:rsidR="00305360" w:rsidRPr="00B20ADB" w:rsidRDefault="00305360" w:rsidP="005C52C6">
      <w:pPr>
        <w:pStyle w:val="ListParagraph"/>
        <w:spacing w:line="360" w:lineRule="auto"/>
        <w:ind w:left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>
        <w:rPr>
          <w:rFonts w:ascii="Times New Roman" w:hAnsi="Times New Roman" w:cs="Times New Roman"/>
          <w:sz w:val="24"/>
          <w:szCs w:val="24"/>
        </w:rPr>
        <w:t>b.</w:t>
      </w:r>
      <w:proofErr w:type="spellEnd"/>
      <w:r w:rsidRPr="00B20ADB">
        <w:rPr>
          <w:rFonts w:ascii="Times New Roman" w:hAnsi="Times New Roman" w:cs="Times New Roman"/>
          <w:sz w:val="24"/>
          <w:szCs w:val="24"/>
        </w:rPr>
        <w:t xml:space="preserve"> SMP</w:t>
      </w:r>
    </w:p>
    <w:p w:rsidR="00305360" w:rsidRPr="00B20ADB" w:rsidRDefault="00305360" w:rsidP="005C52C6">
      <w:pPr>
        <w:pStyle w:val="ListParagraph"/>
        <w:spacing w:line="360" w:lineRule="auto"/>
        <w:ind w:left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>
        <w:rPr>
          <w:rFonts w:ascii="Times New Roman" w:hAnsi="Times New Roman" w:cs="Times New Roman"/>
          <w:sz w:val="24"/>
          <w:szCs w:val="24"/>
        </w:rPr>
        <w:t>c.</w:t>
      </w:r>
      <w:proofErr w:type="spellEnd"/>
      <w:r w:rsidRPr="00B20ADB">
        <w:rPr>
          <w:rFonts w:ascii="Times New Roman" w:hAnsi="Times New Roman" w:cs="Times New Roman"/>
          <w:sz w:val="24"/>
          <w:szCs w:val="24"/>
        </w:rPr>
        <w:t xml:space="preserve"> SMA</w:t>
      </w:r>
    </w:p>
    <w:p w:rsidR="00305360" w:rsidRDefault="00305360" w:rsidP="00824608">
      <w:pPr>
        <w:pStyle w:val="ListParagraph"/>
        <w:spacing w:line="360" w:lineRule="auto"/>
        <w:ind w:left="2268" w:hanging="1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</w:t>
      </w:r>
    </w:p>
    <w:p w:rsidR="00305360" w:rsidRDefault="00305360" w:rsidP="005C52C6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. PETUNJUK PENGISIAN KUESIONER</w:t>
      </w: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rilah tanda </w:t>
      </w:r>
      <w:r w:rsidRPr="00EC44D1">
        <w:rPr>
          <w:rFonts w:ascii="Times New Roman" w:hAnsi="Times New Roman" w:cs="Times New Roman"/>
          <w:i/>
          <w:sz w:val="24"/>
          <w:szCs w:val="24"/>
        </w:rPr>
        <w:t xml:space="preserve">check list </w:t>
      </w:r>
      <w:r>
        <w:rPr>
          <w:rFonts w:ascii="Times New Roman" w:hAnsi="Times New Roman" w:cs="Times New Roman"/>
          <w:sz w:val="24"/>
          <w:szCs w:val="24"/>
        </w:rPr>
        <w:t>(√) pada kolom yang sesuai dengan perasaan dan keadaan saudara, saudara diminta untuk menjawab dengan jujur sesuai dengan penghayatan saudara mengenai situasi dan kondisi yang ada dalam pernyataan tersebut.</w:t>
      </w: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terangan :</w:t>
      </w: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P</w:t>
      </w:r>
      <w:r>
        <w:rPr>
          <w:rFonts w:ascii="Times New Roman" w:hAnsi="Times New Roman" w:cs="Times New Roman"/>
          <w:sz w:val="24"/>
          <w:szCs w:val="24"/>
        </w:rPr>
        <w:tab/>
        <w:t>: Sangat Puas</w:t>
      </w: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ab/>
        <w:t>: Puas</w:t>
      </w: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>: Netral</w:t>
      </w: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P</w:t>
      </w:r>
      <w:r>
        <w:rPr>
          <w:rFonts w:ascii="Times New Roman" w:hAnsi="Times New Roman" w:cs="Times New Roman"/>
          <w:sz w:val="24"/>
          <w:szCs w:val="24"/>
        </w:rPr>
        <w:tab/>
        <w:t>: Tidak Puas</w:t>
      </w: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P</w:t>
      </w:r>
      <w:r>
        <w:rPr>
          <w:rFonts w:ascii="Times New Roman" w:hAnsi="Times New Roman" w:cs="Times New Roman"/>
          <w:sz w:val="24"/>
          <w:szCs w:val="24"/>
        </w:rPr>
        <w:tab/>
        <w:t>: Sangat Tidak Puas</w:t>
      </w: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620FA9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61D1E">
        <w:rPr>
          <w:rFonts w:ascii="Times New Roman" w:hAnsi="Times New Roman" w:cs="Times New Roman"/>
          <w:b/>
          <w:sz w:val="24"/>
          <w:szCs w:val="24"/>
        </w:rPr>
        <w:t>KUESIONER PENELITIAN</w:t>
      </w: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. KEPUASAN KERJA</w:t>
      </w:r>
    </w:p>
    <w:p w:rsidR="00305360" w:rsidRDefault="0065625A" w:rsidP="00833805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AADB765" wp14:editId="55618B33">
            <wp:extent cx="5295900" cy="4000500"/>
            <wp:effectExtent l="0" t="0" r="0" b="0"/>
            <wp:docPr id="142" name="Picture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0439" cy="40114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812864" behindDoc="1" locked="0" layoutInCell="1" allowOverlap="1" wp14:anchorId="1A25FC2C" wp14:editId="3E47D2E4">
            <wp:simplePos x="0" y="0"/>
            <wp:positionH relativeFrom="column">
              <wp:posOffset>-1905</wp:posOffset>
            </wp:positionH>
            <wp:positionV relativeFrom="paragraph">
              <wp:posOffset>241300</wp:posOffset>
            </wp:positionV>
            <wp:extent cx="5391150" cy="2047875"/>
            <wp:effectExtent l="0" t="0" r="0" b="9525"/>
            <wp:wrapNone/>
            <wp:docPr id="143" name="Picture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1150" cy="20478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05360">
        <w:rPr>
          <w:rFonts w:ascii="Times New Roman" w:hAnsi="Times New Roman" w:cs="Times New Roman"/>
          <w:b/>
          <w:sz w:val="24"/>
          <w:szCs w:val="24"/>
        </w:rPr>
        <w:t>B. PENGEMBANGAN KARIR</w:t>
      </w: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5B0838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814912" behindDoc="1" locked="0" layoutInCell="1" allowOverlap="1" wp14:anchorId="6472436D" wp14:editId="0E919B32">
            <wp:simplePos x="0" y="0"/>
            <wp:positionH relativeFrom="column">
              <wp:posOffset>-97155</wp:posOffset>
            </wp:positionH>
            <wp:positionV relativeFrom="paragraph">
              <wp:posOffset>-316230</wp:posOffset>
            </wp:positionV>
            <wp:extent cx="5591175" cy="1951990"/>
            <wp:effectExtent l="0" t="0" r="9525" b="0"/>
            <wp:wrapNone/>
            <wp:docPr id="145" name="Picture 1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9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9519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. </w:t>
      </w:r>
      <w:r>
        <w:rPr>
          <w:rFonts w:ascii="Times New Roman" w:hAnsi="Times New Roman" w:cs="Times New Roman"/>
          <w:b/>
          <w:i/>
          <w:sz w:val="24"/>
          <w:szCs w:val="24"/>
        </w:rPr>
        <w:t>REWARD</w:t>
      </w:r>
    </w:p>
    <w:p w:rsidR="00305360" w:rsidRDefault="005B0838" w:rsidP="005B0838">
      <w:pPr>
        <w:widowControl w:val="0"/>
        <w:autoSpaceDE w:val="0"/>
        <w:autoSpaceDN w:val="0"/>
        <w:adjustRightInd w:val="0"/>
        <w:spacing w:after="0" w:line="480" w:lineRule="auto"/>
        <w:ind w:left="-284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noProof/>
          <w:sz w:val="24"/>
          <w:szCs w:val="24"/>
        </w:rPr>
        <w:drawing>
          <wp:inline distT="0" distB="0" distL="0" distR="0" wp14:anchorId="02FB848A" wp14:editId="06185E87">
            <wp:extent cx="5676900" cy="4067175"/>
            <wp:effectExtent l="0" t="0" r="0" b="9525"/>
            <wp:docPr id="146" name="Picture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0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86725" cy="4074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833805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5B0838" w:rsidRDefault="005B0838" w:rsidP="00833805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  <w:r w:rsidRPr="00D61D1E">
        <w:rPr>
          <w:rFonts w:ascii="Times New Roman" w:hAnsi="Times New Roman" w:cs="Times New Roman"/>
          <w:b/>
          <w:sz w:val="24"/>
          <w:szCs w:val="24"/>
        </w:rPr>
        <w:lastRenderedPageBreak/>
        <w:t>D. INSENTIF</w:t>
      </w:r>
    </w:p>
    <w:p w:rsidR="00305360" w:rsidRDefault="005B0838" w:rsidP="005B0838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noProof/>
          <w:sz w:val="24"/>
          <w:szCs w:val="24"/>
        </w:rPr>
        <w:drawing>
          <wp:inline distT="0" distB="0" distL="0" distR="0" wp14:anchorId="6FEF23F4" wp14:editId="44434058">
            <wp:extent cx="5353050" cy="4800600"/>
            <wp:effectExtent l="0" t="0" r="0" b="0"/>
            <wp:docPr id="147" name="Picture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56198" cy="4803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i/>
          <w:sz w:val="24"/>
          <w:szCs w:val="24"/>
        </w:rPr>
      </w:pPr>
    </w:p>
    <w:p w:rsidR="00305360" w:rsidRDefault="00305360" w:rsidP="00D61D1E">
      <w:pPr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pengolahan data ordinal</w:t>
      </w:r>
    </w:p>
    <w:p w:rsidR="00305360" w:rsidRPr="003F1EA9" w:rsidRDefault="00305360" w:rsidP="00035EBF">
      <w:pPr>
        <w:pStyle w:val="ListParagraph"/>
        <w:widowControl w:val="0"/>
        <w:numPr>
          <w:ilvl w:val="0"/>
          <w:numId w:val="112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F1EA9">
        <w:rPr>
          <w:noProof/>
        </w:rPr>
        <w:drawing>
          <wp:anchor distT="0" distB="0" distL="114300" distR="114300" simplePos="0" relativeHeight="251794432" behindDoc="1" locked="0" layoutInCell="1" allowOverlap="1" wp14:anchorId="63085A24" wp14:editId="5276FFAD">
            <wp:simplePos x="0" y="0"/>
            <wp:positionH relativeFrom="column">
              <wp:posOffset>-518160</wp:posOffset>
            </wp:positionH>
            <wp:positionV relativeFrom="paragraph">
              <wp:posOffset>347980</wp:posOffset>
            </wp:positionV>
            <wp:extent cx="6183630" cy="6927215"/>
            <wp:effectExtent l="0" t="0" r="7620" b="6985"/>
            <wp:wrapThrough wrapText="bothSides">
              <wp:wrapPolygon edited="0">
                <wp:start x="0" y="0"/>
                <wp:lineTo x="0" y="21562"/>
                <wp:lineTo x="19830" y="21562"/>
                <wp:lineTo x="21560" y="21384"/>
                <wp:lineTo x="21560" y="20374"/>
                <wp:lineTo x="20895" y="19959"/>
                <wp:lineTo x="21560" y="19840"/>
                <wp:lineTo x="21560" y="19127"/>
                <wp:lineTo x="21227" y="19008"/>
                <wp:lineTo x="21560" y="18592"/>
                <wp:lineTo x="21560" y="17464"/>
                <wp:lineTo x="20895" y="17107"/>
                <wp:lineTo x="21560" y="16929"/>
                <wp:lineTo x="21560" y="14553"/>
                <wp:lineTo x="20895" y="14256"/>
                <wp:lineTo x="21560" y="14019"/>
                <wp:lineTo x="21560" y="12771"/>
                <wp:lineTo x="20895" y="12355"/>
                <wp:lineTo x="21560" y="12237"/>
                <wp:lineTo x="21560" y="11583"/>
                <wp:lineTo x="21294" y="11405"/>
                <wp:lineTo x="21560" y="11048"/>
                <wp:lineTo x="21560" y="9860"/>
                <wp:lineTo x="20895" y="9504"/>
                <wp:lineTo x="21560" y="9326"/>
                <wp:lineTo x="21560" y="8672"/>
                <wp:lineTo x="20828" y="8554"/>
                <wp:lineTo x="21560" y="8138"/>
                <wp:lineTo x="21560" y="6950"/>
                <wp:lineTo x="20895" y="6653"/>
                <wp:lineTo x="21560" y="6415"/>
                <wp:lineTo x="21560" y="2257"/>
                <wp:lineTo x="20895" y="1901"/>
                <wp:lineTo x="21560" y="1782"/>
                <wp:lineTo x="21560" y="1069"/>
                <wp:lineTo x="21294" y="950"/>
                <wp:lineTo x="21560" y="535"/>
                <wp:lineTo x="21560" y="0"/>
                <wp:lineTo x="0" y="0"/>
              </wp:wrapPolygon>
            </wp:wrapThrough>
            <wp:docPr id="121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3630" cy="6927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Lampiran data kuesioner variabel kepuasan kerja (Y)</w:t>
      </w:r>
    </w:p>
    <w:p w:rsidR="00305360" w:rsidRPr="003F1EA9" w:rsidRDefault="00305360" w:rsidP="00035EBF">
      <w:pPr>
        <w:pStyle w:val="ListParagraph"/>
        <w:widowControl w:val="0"/>
        <w:numPr>
          <w:ilvl w:val="0"/>
          <w:numId w:val="112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F1EA9">
        <w:rPr>
          <w:noProof/>
        </w:rPr>
        <w:lastRenderedPageBreak/>
        <w:drawing>
          <wp:anchor distT="0" distB="0" distL="114300" distR="114300" simplePos="0" relativeHeight="251795456" behindDoc="1" locked="0" layoutInCell="1" allowOverlap="1" wp14:anchorId="3A3B7F91" wp14:editId="1799B0D9">
            <wp:simplePos x="0" y="0"/>
            <wp:positionH relativeFrom="column">
              <wp:posOffset>-720090</wp:posOffset>
            </wp:positionH>
            <wp:positionV relativeFrom="paragraph">
              <wp:posOffset>349250</wp:posOffset>
            </wp:positionV>
            <wp:extent cx="6360795" cy="7012940"/>
            <wp:effectExtent l="0" t="0" r="1905" b="0"/>
            <wp:wrapThrough wrapText="bothSides">
              <wp:wrapPolygon edited="0">
                <wp:start x="0" y="0"/>
                <wp:lineTo x="0" y="21534"/>
                <wp:lineTo x="19342" y="21534"/>
                <wp:lineTo x="21477" y="21357"/>
                <wp:lineTo x="21542" y="20888"/>
                <wp:lineTo x="20701" y="20653"/>
                <wp:lineTo x="21542" y="20419"/>
                <wp:lineTo x="21542" y="19187"/>
                <wp:lineTo x="20636" y="18776"/>
                <wp:lineTo x="21542" y="18658"/>
                <wp:lineTo x="21542" y="17954"/>
                <wp:lineTo x="20636" y="17837"/>
                <wp:lineTo x="21542" y="17485"/>
                <wp:lineTo x="21542" y="16194"/>
                <wp:lineTo x="20701" y="15959"/>
                <wp:lineTo x="21542" y="15725"/>
                <wp:lineTo x="21542" y="14493"/>
                <wp:lineTo x="20701" y="14082"/>
                <wp:lineTo x="21542" y="14023"/>
                <wp:lineTo x="21542" y="13319"/>
                <wp:lineTo x="21218" y="13143"/>
                <wp:lineTo x="21542" y="12791"/>
                <wp:lineTo x="21542" y="11618"/>
                <wp:lineTo x="21477" y="11559"/>
                <wp:lineTo x="20701" y="11265"/>
                <wp:lineTo x="21542" y="11089"/>
                <wp:lineTo x="21542" y="8625"/>
                <wp:lineTo x="21218" y="8449"/>
                <wp:lineTo x="21542" y="8097"/>
                <wp:lineTo x="21542" y="6924"/>
                <wp:lineTo x="21477" y="6865"/>
                <wp:lineTo x="20636" y="6572"/>
                <wp:lineTo x="21542" y="6396"/>
                <wp:lineTo x="21542" y="5691"/>
                <wp:lineTo x="20636" y="5633"/>
                <wp:lineTo x="21542" y="5281"/>
                <wp:lineTo x="21542" y="3990"/>
                <wp:lineTo x="20636" y="3755"/>
                <wp:lineTo x="21542" y="3520"/>
                <wp:lineTo x="21542" y="2288"/>
                <wp:lineTo x="20636" y="1878"/>
                <wp:lineTo x="21542" y="1760"/>
                <wp:lineTo x="21542" y="1056"/>
                <wp:lineTo x="21154" y="939"/>
                <wp:lineTo x="21542" y="528"/>
                <wp:lineTo x="21542" y="0"/>
                <wp:lineTo x="0" y="0"/>
              </wp:wrapPolygon>
            </wp:wrapThrough>
            <wp:docPr id="122" name="Picture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0795" cy="7012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Lampiran data kuesioner variabel pengembangan karir (X1)</w:t>
      </w:r>
    </w:p>
    <w:p w:rsidR="00305360" w:rsidRDefault="00305360" w:rsidP="00035EBF">
      <w:pPr>
        <w:pStyle w:val="ListParagraph"/>
        <w:widowControl w:val="0"/>
        <w:numPr>
          <w:ilvl w:val="0"/>
          <w:numId w:val="112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F1EA9">
        <w:rPr>
          <w:noProof/>
        </w:rPr>
        <w:lastRenderedPageBreak/>
        <w:drawing>
          <wp:anchor distT="0" distB="0" distL="114300" distR="114300" simplePos="0" relativeHeight="251796480" behindDoc="1" locked="0" layoutInCell="1" allowOverlap="1" wp14:anchorId="7E224022" wp14:editId="03034740">
            <wp:simplePos x="0" y="0"/>
            <wp:positionH relativeFrom="column">
              <wp:posOffset>-735330</wp:posOffset>
            </wp:positionH>
            <wp:positionV relativeFrom="paragraph">
              <wp:posOffset>271780</wp:posOffset>
            </wp:positionV>
            <wp:extent cx="6392545" cy="7051675"/>
            <wp:effectExtent l="0" t="0" r="8255" b="0"/>
            <wp:wrapThrough wrapText="bothSides">
              <wp:wrapPolygon edited="0">
                <wp:start x="0" y="0"/>
                <wp:lineTo x="0" y="21532"/>
                <wp:lineTo x="19246" y="21532"/>
                <wp:lineTo x="19246" y="21474"/>
                <wp:lineTo x="21499" y="21240"/>
                <wp:lineTo x="21564" y="20948"/>
                <wp:lineTo x="20662" y="20540"/>
                <wp:lineTo x="21564" y="20423"/>
                <wp:lineTo x="21564" y="17972"/>
                <wp:lineTo x="20662" y="17739"/>
                <wp:lineTo x="21564" y="17506"/>
                <wp:lineTo x="21564" y="16222"/>
                <wp:lineTo x="20598" y="15872"/>
                <wp:lineTo x="21564" y="15755"/>
                <wp:lineTo x="21564" y="15055"/>
                <wp:lineTo x="20662" y="14938"/>
                <wp:lineTo x="21564" y="14588"/>
                <wp:lineTo x="21564" y="13304"/>
                <wp:lineTo x="20598" y="13071"/>
                <wp:lineTo x="21564" y="12837"/>
                <wp:lineTo x="21564" y="11554"/>
                <wp:lineTo x="20598" y="11204"/>
                <wp:lineTo x="21564" y="11087"/>
                <wp:lineTo x="21564" y="10387"/>
                <wp:lineTo x="20598" y="10270"/>
                <wp:lineTo x="21564" y="9920"/>
                <wp:lineTo x="21499" y="9570"/>
                <wp:lineTo x="19246" y="9336"/>
                <wp:lineTo x="21564" y="9336"/>
                <wp:lineTo x="21564" y="8636"/>
                <wp:lineTo x="20662" y="8403"/>
                <wp:lineTo x="21564" y="8169"/>
                <wp:lineTo x="21564" y="7469"/>
                <wp:lineTo x="20598" y="7469"/>
                <wp:lineTo x="21564" y="6944"/>
                <wp:lineTo x="21564" y="5719"/>
                <wp:lineTo x="20662" y="5602"/>
                <wp:lineTo x="21564" y="5252"/>
                <wp:lineTo x="21499" y="4902"/>
                <wp:lineTo x="19246" y="4668"/>
                <wp:lineTo x="21564" y="4668"/>
                <wp:lineTo x="21564" y="3968"/>
                <wp:lineTo x="20598" y="3735"/>
                <wp:lineTo x="21564" y="3501"/>
                <wp:lineTo x="21564" y="2801"/>
                <wp:lineTo x="20662" y="2801"/>
                <wp:lineTo x="21564" y="2276"/>
                <wp:lineTo x="21564" y="1050"/>
                <wp:lineTo x="21177" y="934"/>
                <wp:lineTo x="21564" y="525"/>
                <wp:lineTo x="21564" y="0"/>
                <wp:lineTo x="0" y="0"/>
              </wp:wrapPolygon>
            </wp:wrapThrough>
            <wp:docPr id="123" name="Picture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2545" cy="7051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Lampiran data kuesioner variabel reward (X2)</w:t>
      </w:r>
    </w:p>
    <w:p w:rsidR="00305360" w:rsidRDefault="00305360" w:rsidP="003F1EA9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64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2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F1EA9">
        <w:rPr>
          <w:noProof/>
        </w:rPr>
        <w:lastRenderedPageBreak/>
        <w:drawing>
          <wp:anchor distT="0" distB="0" distL="114300" distR="114300" simplePos="0" relativeHeight="251797504" behindDoc="1" locked="0" layoutInCell="1" allowOverlap="1" wp14:anchorId="2FD10F22" wp14:editId="023E5DA1">
            <wp:simplePos x="0" y="0"/>
            <wp:positionH relativeFrom="column">
              <wp:posOffset>-634365</wp:posOffset>
            </wp:positionH>
            <wp:positionV relativeFrom="paragraph">
              <wp:posOffset>326390</wp:posOffset>
            </wp:positionV>
            <wp:extent cx="6297930" cy="7028180"/>
            <wp:effectExtent l="0" t="0" r="7620" b="1270"/>
            <wp:wrapThrough wrapText="bothSides">
              <wp:wrapPolygon edited="0">
                <wp:start x="0" y="0"/>
                <wp:lineTo x="0" y="21545"/>
                <wp:lineTo x="19731" y="21545"/>
                <wp:lineTo x="21495" y="21487"/>
                <wp:lineTo x="21561" y="20960"/>
                <wp:lineTo x="20907" y="20609"/>
                <wp:lineTo x="21561" y="20433"/>
                <wp:lineTo x="21561" y="19730"/>
                <wp:lineTo x="20907" y="19672"/>
                <wp:lineTo x="21561" y="19203"/>
                <wp:lineTo x="21561" y="17974"/>
                <wp:lineTo x="21299" y="17798"/>
                <wp:lineTo x="21561" y="17447"/>
                <wp:lineTo x="21561" y="16276"/>
                <wp:lineTo x="20907" y="15925"/>
                <wp:lineTo x="21561" y="15749"/>
                <wp:lineTo x="21561" y="15047"/>
                <wp:lineTo x="20842" y="14988"/>
                <wp:lineTo x="21561" y="14520"/>
                <wp:lineTo x="21561" y="13290"/>
                <wp:lineTo x="21299" y="13115"/>
                <wp:lineTo x="21561" y="12763"/>
                <wp:lineTo x="21561" y="11592"/>
                <wp:lineTo x="20842" y="11241"/>
                <wp:lineTo x="21561" y="11065"/>
                <wp:lineTo x="21561" y="10363"/>
                <wp:lineTo x="20907" y="10304"/>
                <wp:lineTo x="21561" y="9836"/>
                <wp:lineTo x="21561" y="8724"/>
                <wp:lineTo x="20907" y="8431"/>
                <wp:lineTo x="21561" y="8197"/>
                <wp:lineTo x="21561" y="6967"/>
                <wp:lineTo x="20842" y="6557"/>
                <wp:lineTo x="21561" y="6440"/>
                <wp:lineTo x="21561" y="5738"/>
                <wp:lineTo x="20842" y="5621"/>
                <wp:lineTo x="21561" y="5211"/>
                <wp:lineTo x="21561" y="4040"/>
                <wp:lineTo x="20907" y="3747"/>
                <wp:lineTo x="21561" y="3513"/>
                <wp:lineTo x="21561" y="2810"/>
                <wp:lineTo x="20907" y="2810"/>
                <wp:lineTo x="21561" y="2283"/>
                <wp:lineTo x="21561" y="1054"/>
                <wp:lineTo x="21299" y="937"/>
                <wp:lineTo x="21561" y="527"/>
                <wp:lineTo x="21561" y="0"/>
                <wp:lineTo x="0" y="0"/>
              </wp:wrapPolygon>
            </wp:wrapThrough>
            <wp:docPr id="124" name="Picture 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7930" cy="7028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Lampiran data kuesioner variabel insentif (X3)</w:t>
      </w:r>
    </w:p>
    <w:p w:rsidR="00305360" w:rsidRPr="003F1EA9" w:rsidRDefault="00305360" w:rsidP="003F1EA9">
      <w:pPr>
        <w:pStyle w:val="ListParagraph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3F1EA9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data pengolahan data interval (MSI)</w:t>
      </w:r>
    </w:p>
    <w:p w:rsidR="00305360" w:rsidRDefault="00305360" w:rsidP="00035EBF">
      <w:pPr>
        <w:pStyle w:val="ListParagraph"/>
        <w:widowControl w:val="0"/>
        <w:numPr>
          <w:ilvl w:val="0"/>
          <w:numId w:val="113"/>
        </w:numPr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 w:rsidRPr="008A4E0B">
        <w:rPr>
          <w:noProof/>
        </w:rPr>
        <w:drawing>
          <wp:anchor distT="0" distB="0" distL="114300" distR="114300" simplePos="0" relativeHeight="251798528" behindDoc="1" locked="0" layoutInCell="1" allowOverlap="1" wp14:anchorId="2D9A9E8A" wp14:editId="1FC0DEB1">
            <wp:simplePos x="0" y="0"/>
            <wp:positionH relativeFrom="column">
              <wp:posOffset>-580390</wp:posOffset>
            </wp:positionH>
            <wp:positionV relativeFrom="paragraph">
              <wp:posOffset>254635</wp:posOffset>
            </wp:positionV>
            <wp:extent cx="6268720" cy="6888480"/>
            <wp:effectExtent l="0" t="0" r="0" b="7620"/>
            <wp:wrapThrough wrapText="bothSides">
              <wp:wrapPolygon edited="0">
                <wp:start x="0" y="0"/>
                <wp:lineTo x="0" y="21564"/>
                <wp:lineTo x="19758" y="21564"/>
                <wp:lineTo x="21464" y="21385"/>
                <wp:lineTo x="21530" y="20967"/>
                <wp:lineTo x="21530" y="0"/>
                <wp:lineTo x="0" y="0"/>
              </wp:wrapPolygon>
            </wp:wrapThrough>
            <wp:docPr id="125" name="Picture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8720" cy="6888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Lampiran data hasil kuesioner kepuasan kerja (Y)</w:t>
      </w:r>
    </w:p>
    <w:p w:rsidR="00305360" w:rsidRDefault="00305360" w:rsidP="008A4E0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3"/>
        </w:numPr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 w:rsidRPr="008A4E0B">
        <w:rPr>
          <w:noProof/>
        </w:rPr>
        <w:drawing>
          <wp:anchor distT="0" distB="0" distL="114300" distR="114300" simplePos="0" relativeHeight="251799552" behindDoc="1" locked="0" layoutInCell="1" allowOverlap="1" wp14:anchorId="452BEC84" wp14:editId="411D50FB">
            <wp:simplePos x="0" y="0"/>
            <wp:positionH relativeFrom="column">
              <wp:posOffset>-750570</wp:posOffset>
            </wp:positionH>
            <wp:positionV relativeFrom="paragraph">
              <wp:posOffset>347980</wp:posOffset>
            </wp:positionV>
            <wp:extent cx="6462395" cy="6338570"/>
            <wp:effectExtent l="0" t="0" r="0" b="5080"/>
            <wp:wrapThrough wrapText="bothSides">
              <wp:wrapPolygon edited="0">
                <wp:start x="0" y="0"/>
                <wp:lineTo x="0" y="21552"/>
                <wp:lineTo x="21521" y="21552"/>
                <wp:lineTo x="21521" y="0"/>
                <wp:lineTo x="0" y="0"/>
              </wp:wrapPolygon>
            </wp:wrapThrough>
            <wp:docPr id="126" name="Picture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62395" cy="6338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Lampiran data hasil kuesioner pengembangan karir (X1)</w:t>
      </w:r>
    </w:p>
    <w:p w:rsidR="00305360" w:rsidRDefault="00305360" w:rsidP="008A4E0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3"/>
        </w:numPr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 w:rsidRPr="008A4E0B">
        <w:rPr>
          <w:noProof/>
        </w:rPr>
        <w:lastRenderedPageBreak/>
        <w:drawing>
          <wp:anchor distT="0" distB="0" distL="114300" distR="114300" simplePos="0" relativeHeight="251800576" behindDoc="1" locked="0" layoutInCell="1" allowOverlap="1" wp14:anchorId="1CB87C89" wp14:editId="6C8E54F4">
            <wp:simplePos x="0" y="0"/>
            <wp:positionH relativeFrom="column">
              <wp:posOffset>-750570</wp:posOffset>
            </wp:positionH>
            <wp:positionV relativeFrom="paragraph">
              <wp:posOffset>248285</wp:posOffset>
            </wp:positionV>
            <wp:extent cx="6416040" cy="6803390"/>
            <wp:effectExtent l="0" t="0" r="3810" b="0"/>
            <wp:wrapThrough wrapText="bothSides">
              <wp:wrapPolygon edited="0">
                <wp:start x="0" y="0"/>
                <wp:lineTo x="0" y="21531"/>
                <wp:lineTo x="21549" y="21531"/>
                <wp:lineTo x="21549" y="0"/>
                <wp:lineTo x="0" y="0"/>
              </wp:wrapPolygon>
            </wp:wrapThrough>
            <wp:docPr id="127" name="Picture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16040" cy="6803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Lampiran data hasil kuesioner reward (X2)</w:t>
      </w:r>
    </w:p>
    <w:p w:rsidR="00305360" w:rsidRDefault="00305360" w:rsidP="008A4E0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3"/>
        </w:numPr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 w:rsidRPr="008A4E0B">
        <w:rPr>
          <w:noProof/>
        </w:rPr>
        <w:lastRenderedPageBreak/>
        <w:drawing>
          <wp:anchor distT="0" distB="0" distL="114300" distR="114300" simplePos="0" relativeHeight="251801600" behindDoc="1" locked="0" layoutInCell="1" allowOverlap="1" wp14:anchorId="2B5E15E5" wp14:editId="537AB267">
            <wp:simplePos x="0" y="0"/>
            <wp:positionH relativeFrom="column">
              <wp:posOffset>-784860</wp:posOffset>
            </wp:positionH>
            <wp:positionV relativeFrom="paragraph">
              <wp:posOffset>388620</wp:posOffset>
            </wp:positionV>
            <wp:extent cx="6443345" cy="7073265"/>
            <wp:effectExtent l="0" t="0" r="0" b="0"/>
            <wp:wrapThrough wrapText="bothSides">
              <wp:wrapPolygon edited="0">
                <wp:start x="0" y="0"/>
                <wp:lineTo x="0" y="21524"/>
                <wp:lineTo x="21521" y="21524"/>
                <wp:lineTo x="21521" y="0"/>
                <wp:lineTo x="0" y="0"/>
              </wp:wrapPolygon>
            </wp:wrapThrough>
            <wp:docPr id="128" name="Picture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43345" cy="7073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 xml:space="preserve">Lampiran data hasil kuesioner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insetif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(X3)</w:t>
      </w:r>
    </w:p>
    <w:p w:rsidR="00305360" w:rsidRDefault="00305360" w:rsidP="008A4E0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Hasil Output SPSS</w:t>
      </w:r>
    </w:p>
    <w:p w:rsidR="00305360" w:rsidRDefault="00305360" w:rsidP="00035EBF">
      <w:pPr>
        <w:pStyle w:val="ListParagraph"/>
        <w:widowControl w:val="0"/>
        <w:numPr>
          <w:ilvl w:val="0"/>
          <w:numId w:val="114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asil Uji Analisis Data</w:t>
      </w:r>
    </w:p>
    <w:p w:rsidR="00305360" w:rsidRDefault="00305360" w:rsidP="00035EBF">
      <w:pPr>
        <w:pStyle w:val="ListParagraph"/>
        <w:widowControl w:val="0"/>
        <w:numPr>
          <w:ilvl w:val="0"/>
          <w:numId w:val="115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Validitas</w:t>
      </w:r>
    </w:p>
    <w:p w:rsidR="00305360" w:rsidRDefault="00305360" w:rsidP="00035EBF">
      <w:pPr>
        <w:pStyle w:val="ListParagraph"/>
        <w:widowControl w:val="0"/>
        <w:numPr>
          <w:ilvl w:val="0"/>
          <w:numId w:val="11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asil uji validitas variabel kepuasan kerja (Y)</w:t>
      </w:r>
    </w:p>
    <w:tbl>
      <w:tblPr>
        <w:tblW w:w="10632" w:type="dxa"/>
        <w:tblInd w:w="-169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8"/>
        <w:gridCol w:w="1419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1418"/>
      </w:tblGrid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9315E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05360" w:rsidRPr="00E9315E" w:rsidTr="00EA2B1D">
        <w:trPr>
          <w:cantSplit/>
        </w:trPr>
        <w:tc>
          <w:tcPr>
            <w:tcW w:w="2127" w:type="dxa"/>
            <w:gridSpan w:val="2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4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5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8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10</w:t>
            </w:r>
          </w:p>
        </w:tc>
        <w:tc>
          <w:tcPr>
            <w:tcW w:w="141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TOTAL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1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3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5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0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8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59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8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6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67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63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2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3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-.04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3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3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5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4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2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2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4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6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3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3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8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58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4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0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2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0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-.17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9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0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7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14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5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8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2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4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6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08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6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4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6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-.05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75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5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7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2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56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6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78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7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1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3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3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09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5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4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15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8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5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2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0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7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3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94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6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3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0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9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8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-.17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-.05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2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32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8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7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4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10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-.04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9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7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7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9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6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5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1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1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Y1.TOTAL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6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4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1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141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305360" w:rsidRDefault="00305360" w:rsidP="004D61F6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 w:right="333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asil uji validitas variabel pengembangan karir (X1)</w:t>
      </w:r>
    </w:p>
    <w:tbl>
      <w:tblPr>
        <w:tblW w:w="10632" w:type="dxa"/>
        <w:tblInd w:w="-169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8"/>
        <w:gridCol w:w="1419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1418"/>
      </w:tblGrid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9315E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05360" w:rsidRPr="00E9315E" w:rsidTr="00EA2B1D">
        <w:trPr>
          <w:cantSplit/>
        </w:trPr>
        <w:tc>
          <w:tcPr>
            <w:tcW w:w="2127" w:type="dxa"/>
            <w:gridSpan w:val="2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141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TOTAL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8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2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3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7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1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1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98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8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3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1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4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6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1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6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16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2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3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3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1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3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3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2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1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3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4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9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2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4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4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4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5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8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6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98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1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3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9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5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0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9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8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8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7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4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1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0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9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90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1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8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2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4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4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6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3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2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9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9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2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90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1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3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4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8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4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1.TOTAL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6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2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4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6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8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90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4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90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1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305360" w:rsidRDefault="00305360" w:rsidP="004D61F6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Hasil uji validitas variabel reward (X2)</w:t>
      </w:r>
    </w:p>
    <w:tbl>
      <w:tblPr>
        <w:tblW w:w="10632" w:type="dxa"/>
        <w:tblInd w:w="-169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8"/>
        <w:gridCol w:w="1419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1418"/>
      </w:tblGrid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9315E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05360" w:rsidRPr="00E9315E" w:rsidTr="00EA2B1D">
        <w:trPr>
          <w:cantSplit/>
        </w:trPr>
        <w:tc>
          <w:tcPr>
            <w:tcW w:w="2127" w:type="dxa"/>
            <w:gridSpan w:val="2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1418" w:type="dxa"/>
            <w:shd w:val="clear" w:color="auto" w:fill="FFFFFF"/>
            <w:vAlign w:val="bottom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TOTAL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0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5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0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2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3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5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3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8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39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3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9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5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16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0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2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3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8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4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9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4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1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4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3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8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8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3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5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5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5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3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9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4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8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5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1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6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5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7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57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9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3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5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7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5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1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7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6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4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9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2.9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3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4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6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8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63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9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7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7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316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1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54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9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54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95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9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24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X2.TOTAL</w:t>
            </w: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0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8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20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75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52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91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878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699</w:t>
            </w:r>
            <w:r w:rsidRPr="00E9315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18" w:type="dxa"/>
            <w:shd w:val="clear" w:color="auto" w:fill="FFFFFF"/>
            <w:vAlign w:val="center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05360" w:rsidRPr="00E9315E" w:rsidTr="00EA2B1D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305360" w:rsidRPr="00E9315E" w:rsidTr="00EA2B1D">
        <w:trPr>
          <w:cantSplit/>
        </w:trPr>
        <w:tc>
          <w:tcPr>
            <w:tcW w:w="10632" w:type="dxa"/>
            <w:gridSpan w:val="13"/>
            <w:shd w:val="clear" w:color="auto" w:fill="FFFFFF"/>
          </w:tcPr>
          <w:p w:rsidR="00305360" w:rsidRPr="00E9315E" w:rsidRDefault="00305360" w:rsidP="004D61F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9315E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305360" w:rsidRDefault="00305360" w:rsidP="004D61F6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asil uji validitas variabel insentif (X3)</w:t>
      </w:r>
    </w:p>
    <w:tbl>
      <w:tblPr>
        <w:tblW w:w="10632" w:type="dxa"/>
        <w:tblInd w:w="-169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8"/>
        <w:gridCol w:w="1419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1418"/>
      </w:tblGrid>
      <w:tr w:rsidR="00305360" w:rsidRPr="00DB347A" w:rsidTr="00AB0E63">
        <w:trPr>
          <w:cantSplit/>
        </w:trPr>
        <w:tc>
          <w:tcPr>
            <w:tcW w:w="10632" w:type="dxa"/>
            <w:gridSpan w:val="13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B347A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05360" w:rsidRPr="00DB347A" w:rsidTr="00AB0E63">
        <w:trPr>
          <w:cantSplit/>
        </w:trPr>
        <w:tc>
          <w:tcPr>
            <w:tcW w:w="2127" w:type="dxa"/>
            <w:gridSpan w:val="2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5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8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1418" w:type="dxa"/>
            <w:shd w:val="clear" w:color="auto" w:fill="FFFFFF"/>
            <w:vAlign w:val="bottom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TOTAL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5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88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11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71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7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2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182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01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5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5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90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1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5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03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7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70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813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88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90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9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3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0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83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3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24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11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1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0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59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68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79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213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5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3.5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08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7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18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5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79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93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24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71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5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59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7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9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2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85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6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51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7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9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18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9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8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5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183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6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2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8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03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3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68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8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3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3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2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7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0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79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5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26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5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58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4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52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18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70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83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213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79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485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183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3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58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5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332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5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 w:val="restart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X3.TOTAL</w:t>
            </w: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01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813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3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593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6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732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44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  <w:r w:rsidRPr="00DB347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18" w:type="dxa"/>
            <w:shd w:val="clear" w:color="auto" w:fill="FFFFFF"/>
            <w:vAlign w:val="center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05360" w:rsidRPr="00DB347A" w:rsidTr="00AB0E63">
        <w:trPr>
          <w:cantSplit/>
        </w:trPr>
        <w:tc>
          <w:tcPr>
            <w:tcW w:w="708" w:type="dxa"/>
            <w:vMerge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9" w:type="dxa"/>
            <w:shd w:val="clear" w:color="auto" w:fill="E0E0E0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418" w:type="dxa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05360" w:rsidRPr="00DB347A" w:rsidTr="00AB0E63">
        <w:trPr>
          <w:cantSplit/>
        </w:trPr>
        <w:tc>
          <w:tcPr>
            <w:tcW w:w="10632" w:type="dxa"/>
            <w:gridSpan w:val="13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305360" w:rsidRPr="00DB347A" w:rsidTr="00AB0E63">
        <w:trPr>
          <w:cantSplit/>
        </w:trPr>
        <w:tc>
          <w:tcPr>
            <w:tcW w:w="10632" w:type="dxa"/>
            <w:gridSpan w:val="13"/>
            <w:shd w:val="clear" w:color="auto" w:fill="FFFFFF"/>
          </w:tcPr>
          <w:p w:rsidR="00305360" w:rsidRPr="00DB347A" w:rsidRDefault="00305360" w:rsidP="00F15C9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347A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65625A" w:rsidP="00035EBF">
      <w:pPr>
        <w:pStyle w:val="ListParagraph"/>
        <w:widowControl w:val="0"/>
        <w:numPr>
          <w:ilvl w:val="0"/>
          <w:numId w:val="115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11840" behindDoc="1" locked="0" layoutInCell="1" allowOverlap="1" wp14:anchorId="6D4FFFA0" wp14:editId="310E7E4F">
            <wp:simplePos x="0" y="0"/>
            <wp:positionH relativeFrom="column">
              <wp:posOffset>293370</wp:posOffset>
            </wp:positionH>
            <wp:positionV relativeFrom="paragraph">
              <wp:posOffset>302895</wp:posOffset>
            </wp:positionV>
            <wp:extent cx="4419600" cy="5715000"/>
            <wp:effectExtent l="0" t="0" r="0" b="0"/>
            <wp:wrapNone/>
            <wp:docPr id="141" name="Picture 1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4087" cy="572080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05360">
        <w:rPr>
          <w:rFonts w:ascii="Times New Roman" w:hAnsi="Times New Roman" w:cs="Times New Roman"/>
          <w:b/>
          <w:sz w:val="24"/>
          <w:szCs w:val="24"/>
        </w:rPr>
        <w:t>Uji Reliabilitas</w:t>
      </w:r>
      <w:r w:rsidR="00305360" w:rsidRPr="008A4E0B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305360" w:rsidRPr="00F15C9A" w:rsidRDefault="00305360" w:rsidP="00F15C9A">
      <w:pPr>
        <w:pStyle w:val="ListParagraph"/>
        <w:autoSpaceDE w:val="0"/>
        <w:autoSpaceDN w:val="0"/>
        <w:adjustRightInd w:val="0"/>
        <w:spacing w:after="0" w:line="400" w:lineRule="atLeast"/>
        <w:ind w:left="1364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Pr="008A4E0B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5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Hasil Asumsi Klasik</w:t>
      </w: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uji normalitas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olmogrov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>-Smirnov</w:t>
      </w:r>
    </w:p>
    <w:p w:rsidR="00305360" w:rsidRPr="00F15C9A" w:rsidRDefault="00305360" w:rsidP="00F15C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05360" w:rsidRPr="00F15C9A" w:rsidRDefault="0065625A" w:rsidP="00F15C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791075" cy="3143250"/>
            <wp:effectExtent l="0" t="0" r="9525" b="0"/>
            <wp:docPr id="140" name="Picture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5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3634" cy="3144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istogram</w:t>
      </w:r>
    </w:p>
    <w:p w:rsidR="00305360" w:rsidRDefault="00305360" w:rsidP="00F15C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802624" behindDoc="1" locked="0" layoutInCell="1" allowOverlap="1" wp14:anchorId="0F6840E7" wp14:editId="2D8E98AA">
            <wp:simplePos x="0" y="0"/>
            <wp:positionH relativeFrom="column">
              <wp:posOffset>155575</wp:posOffset>
            </wp:positionH>
            <wp:positionV relativeFrom="paragraph">
              <wp:posOffset>13970</wp:posOffset>
            </wp:positionV>
            <wp:extent cx="3890010" cy="2673985"/>
            <wp:effectExtent l="0" t="0" r="0" b="0"/>
            <wp:wrapThrough wrapText="bothSides">
              <wp:wrapPolygon edited="0">
                <wp:start x="0" y="0"/>
                <wp:lineTo x="0" y="21390"/>
                <wp:lineTo x="21473" y="21390"/>
                <wp:lineTo x="21473" y="0"/>
                <wp:lineTo x="0" y="0"/>
              </wp:wrapPolygon>
            </wp:wrapThrough>
            <wp:docPr id="129" name="Picture 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0010" cy="2673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05360" w:rsidRDefault="00305360" w:rsidP="00F15C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F15C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803648" behindDoc="1" locked="0" layoutInCell="1" allowOverlap="1" wp14:anchorId="5283832F" wp14:editId="1A4C94CB">
            <wp:simplePos x="0" y="0"/>
            <wp:positionH relativeFrom="column">
              <wp:posOffset>215900</wp:posOffset>
            </wp:positionH>
            <wp:positionV relativeFrom="paragraph">
              <wp:posOffset>310515</wp:posOffset>
            </wp:positionV>
            <wp:extent cx="3131185" cy="2740660"/>
            <wp:effectExtent l="0" t="0" r="0" b="2540"/>
            <wp:wrapThrough wrapText="bothSides">
              <wp:wrapPolygon edited="0">
                <wp:start x="0" y="0"/>
                <wp:lineTo x="0" y="21470"/>
                <wp:lineTo x="21420" y="21470"/>
                <wp:lineTo x="21420" y="0"/>
                <wp:lineTo x="0" y="0"/>
              </wp:wrapPolygon>
            </wp:wrapThrough>
            <wp:docPr id="130" name="Picture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1185" cy="2740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>Grafik Normal Plot</w:t>
      </w:r>
    </w:p>
    <w:p w:rsidR="00305360" w:rsidRDefault="00305360" w:rsidP="00C877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C877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C877B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810816" behindDoc="1" locked="0" layoutInCell="1" allowOverlap="1" wp14:anchorId="72AC6E0F" wp14:editId="5C073128">
            <wp:simplePos x="0" y="0"/>
            <wp:positionH relativeFrom="column">
              <wp:posOffset>474345</wp:posOffset>
            </wp:positionH>
            <wp:positionV relativeFrom="paragraph">
              <wp:posOffset>275589</wp:posOffset>
            </wp:positionV>
            <wp:extent cx="4857750" cy="1152525"/>
            <wp:effectExtent l="0" t="0" r="0" b="9525"/>
            <wp:wrapNone/>
            <wp:docPr id="139" name="Picture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.PN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7750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05360">
        <w:rPr>
          <w:rFonts w:ascii="Times New Roman" w:hAnsi="Times New Roman" w:cs="Times New Roman"/>
          <w:b/>
          <w:sz w:val="24"/>
          <w:szCs w:val="24"/>
        </w:rPr>
        <w:t xml:space="preserve">Hasil uji </w:t>
      </w:r>
      <w:proofErr w:type="spellStart"/>
      <w:r w:rsidR="00305360">
        <w:rPr>
          <w:rFonts w:ascii="Times New Roman" w:hAnsi="Times New Roman" w:cs="Times New Roman"/>
          <w:b/>
          <w:sz w:val="24"/>
          <w:szCs w:val="24"/>
        </w:rPr>
        <w:t>multikolinearitas</w:t>
      </w:r>
      <w:proofErr w:type="spellEnd"/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heteroskedastitas</w:t>
      </w:r>
      <w:proofErr w:type="spellEnd"/>
    </w:p>
    <w:p w:rsidR="00305360" w:rsidRDefault="00305360" w:rsidP="00C877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804672" behindDoc="1" locked="0" layoutInCell="1" allowOverlap="1" wp14:anchorId="6B21C354" wp14:editId="094F664E">
            <wp:simplePos x="0" y="0"/>
            <wp:positionH relativeFrom="column">
              <wp:posOffset>560705</wp:posOffset>
            </wp:positionH>
            <wp:positionV relativeFrom="paragraph">
              <wp:posOffset>74930</wp:posOffset>
            </wp:positionV>
            <wp:extent cx="3263900" cy="1923415"/>
            <wp:effectExtent l="0" t="0" r="0" b="635"/>
            <wp:wrapThrough wrapText="bothSides">
              <wp:wrapPolygon edited="0">
                <wp:start x="0" y="0"/>
                <wp:lineTo x="0" y="21393"/>
                <wp:lineTo x="21432" y="21393"/>
                <wp:lineTo x="21432" y="0"/>
                <wp:lineTo x="0" y="0"/>
              </wp:wrapPolygon>
            </wp:wrapThrough>
            <wp:docPr id="131" name="Picture 1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3900" cy="1923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05360" w:rsidRDefault="00305360" w:rsidP="00C877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C877B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15C9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widowControl w:val="0"/>
        <w:numPr>
          <w:ilvl w:val="0"/>
          <w:numId w:val="115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uji hipotesis</w:t>
      </w:r>
    </w:p>
    <w:p w:rsidR="00305360" w:rsidRDefault="0065625A" w:rsidP="00035EBF">
      <w:pPr>
        <w:pStyle w:val="ListParagraph"/>
        <w:widowControl w:val="0"/>
        <w:numPr>
          <w:ilvl w:val="0"/>
          <w:numId w:val="118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808768" behindDoc="1" locked="0" layoutInCell="1" allowOverlap="1" wp14:anchorId="026C56D0" wp14:editId="114B194C">
            <wp:simplePos x="0" y="0"/>
            <wp:positionH relativeFrom="column">
              <wp:posOffset>-20955</wp:posOffset>
            </wp:positionH>
            <wp:positionV relativeFrom="paragraph">
              <wp:posOffset>262255</wp:posOffset>
            </wp:positionV>
            <wp:extent cx="5229225" cy="1971675"/>
            <wp:effectExtent l="0" t="0" r="9525" b="9525"/>
            <wp:wrapNone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PN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92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05360">
        <w:rPr>
          <w:rFonts w:ascii="Times New Roman" w:hAnsi="Times New Roman" w:cs="Times New Roman"/>
          <w:b/>
          <w:sz w:val="24"/>
          <w:szCs w:val="24"/>
        </w:rPr>
        <w:t>Hasil uji t</w:t>
      </w:r>
    </w:p>
    <w:p w:rsidR="00305360" w:rsidRPr="00C877B4" w:rsidRDefault="00305360" w:rsidP="00C877B4">
      <w:pPr>
        <w:pStyle w:val="ListParagraph"/>
        <w:autoSpaceDE w:val="0"/>
        <w:autoSpaceDN w:val="0"/>
        <w:adjustRightInd w:val="0"/>
        <w:spacing w:after="0" w:line="240" w:lineRule="auto"/>
        <w:ind w:left="1364"/>
        <w:rPr>
          <w:rFonts w:ascii="Times New Roman" w:hAnsi="Times New Roman" w:cs="Times New Roman"/>
          <w:sz w:val="24"/>
          <w:szCs w:val="24"/>
        </w:rPr>
      </w:pPr>
    </w:p>
    <w:p w:rsidR="0065625A" w:rsidRDefault="0065625A" w:rsidP="00C877B4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C877B4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36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65625A" w:rsidP="00035EBF">
      <w:pPr>
        <w:pStyle w:val="ListParagraph"/>
        <w:widowControl w:val="0"/>
        <w:numPr>
          <w:ilvl w:val="0"/>
          <w:numId w:val="118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809792" behindDoc="1" locked="0" layoutInCell="1" allowOverlap="1" wp14:anchorId="5DD9572D" wp14:editId="75F2410C">
            <wp:simplePos x="0" y="0"/>
            <wp:positionH relativeFrom="column">
              <wp:posOffset>150495</wp:posOffset>
            </wp:positionH>
            <wp:positionV relativeFrom="paragraph">
              <wp:posOffset>179070</wp:posOffset>
            </wp:positionV>
            <wp:extent cx="4962525" cy="1552575"/>
            <wp:effectExtent l="0" t="0" r="9525" b="9525"/>
            <wp:wrapNone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PN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8614" cy="15544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05360">
        <w:rPr>
          <w:rFonts w:ascii="Times New Roman" w:hAnsi="Times New Roman" w:cs="Times New Roman"/>
          <w:b/>
          <w:sz w:val="24"/>
          <w:szCs w:val="24"/>
        </w:rPr>
        <w:t>Hasil uji F</w:t>
      </w:r>
    </w:p>
    <w:p w:rsidR="00305360" w:rsidRDefault="00305360" w:rsidP="00C877B4">
      <w:pPr>
        <w:pStyle w:val="ListParagraph"/>
        <w:autoSpaceDE w:val="0"/>
        <w:autoSpaceDN w:val="0"/>
        <w:adjustRightInd w:val="0"/>
        <w:spacing w:after="0" w:line="240" w:lineRule="auto"/>
        <w:ind w:left="1364"/>
        <w:rPr>
          <w:rFonts w:ascii="Times New Roman" w:hAnsi="Times New Roman" w:cs="Times New Roman"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240" w:lineRule="auto"/>
        <w:ind w:left="1364"/>
        <w:rPr>
          <w:rFonts w:ascii="Times New Roman" w:hAnsi="Times New Roman" w:cs="Times New Roman"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240" w:lineRule="auto"/>
        <w:ind w:left="1364"/>
        <w:rPr>
          <w:rFonts w:ascii="Times New Roman" w:hAnsi="Times New Roman" w:cs="Times New Roman"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240" w:lineRule="auto"/>
        <w:ind w:left="1364"/>
        <w:rPr>
          <w:rFonts w:ascii="Times New Roman" w:hAnsi="Times New Roman" w:cs="Times New Roman"/>
          <w:sz w:val="24"/>
          <w:szCs w:val="24"/>
        </w:rPr>
      </w:pPr>
    </w:p>
    <w:p w:rsidR="0065625A" w:rsidRPr="00C877B4" w:rsidRDefault="0065625A" w:rsidP="00C877B4">
      <w:pPr>
        <w:pStyle w:val="ListParagraph"/>
        <w:autoSpaceDE w:val="0"/>
        <w:autoSpaceDN w:val="0"/>
        <w:adjustRightInd w:val="0"/>
        <w:spacing w:after="0" w:line="240" w:lineRule="auto"/>
        <w:ind w:left="1364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C877B4">
      <w:pPr>
        <w:pStyle w:val="ListParagraph"/>
        <w:autoSpaceDE w:val="0"/>
        <w:autoSpaceDN w:val="0"/>
        <w:adjustRightInd w:val="0"/>
        <w:spacing w:after="0" w:line="400" w:lineRule="atLeast"/>
        <w:ind w:left="1364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C877B4">
      <w:pPr>
        <w:pStyle w:val="ListParagraph"/>
        <w:autoSpaceDE w:val="0"/>
        <w:autoSpaceDN w:val="0"/>
        <w:adjustRightInd w:val="0"/>
        <w:spacing w:after="0" w:line="400" w:lineRule="atLeast"/>
        <w:ind w:left="1364"/>
        <w:rPr>
          <w:rFonts w:ascii="Times New Roman" w:hAnsi="Times New Roman" w:cs="Times New Roman"/>
          <w:sz w:val="24"/>
          <w:szCs w:val="24"/>
        </w:rPr>
      </w:pPr>
    </w:p>
    <w:p w:rsidR="00305360" w:rsidRDefault="00305360" w:rsidP="00035EBF">
      <w:pPr>
        <w:pStyle w:val="ListParagraph"/>
        <w:numPr>
          <w:ilvl w:val="0"/>
          <w:numId w:val="115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</w:rPr>
      </w:pPr>
      <w:r w:rsidRPr="00C877B4">
        <w:rPr>
          <w:rFonts w:ascii="Times New Roman" w:hAnsi="Times New Roman" w:cs="Times New Roman"/>
          <w:b/>
          <w:sz w:val="24"/>
          <w:szCs w:val="24"/>
        </w:rPr>
        <w:t>Lampiran hasil analisis regresi linear berganda</w:t>
      </w:r>
    </w:p>
    <w:p w:rsidR="00305360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806720" behindDoc="1" locked="0" layoutInCell="1" allowOverlap="1" wp14:anchorId="03F45A9F" wp14:editId="50452B9A">
            <wp:simplePos x="0" y="0"/>
            <wp:positionH relativeFrom="column">
              <wp:posOffset>-116205</wp:posOffset>
            </wp:positionH>
            <wp:positionV relativeFrom="paragraph">
              <wp:posOffset>118745</wp:posOffset>
            </wp:positionV>
            <wp:extent cx="5229225" cy="1971675"/>
            <wp:effectExtent l="0" t="0" r="9525" b="9525"/>
            <wp:wrapNone/>
            <wp:docPr id="136" name="Picture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PN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922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035EBF">
      <w:pPr>
        <w:pStyle w:val="ListParagraph"/>
        <w:numPr>
          <w:ilvl w:val="0"/>
          <w:numId w:val="115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hasil koefisien determinasi</w:t>
      </w:r>
    </w:p>
    <w:p w:rsidR="00305360" w:rsidRDefault="0065625A" w:rsidP="00C877B4">
      <w:pPr>
        <w:pStyle w:val="ListParagraph"/>
        <w:autoSpaceDE w:val="0"/>
        <w:autoSpaceDN w:val="0"/>
        <w:adjustRightInd w:val="0"/>
        <w:spacing w:after="0" w:line="400" w:lineRule="atLeast"/>
        <w:ind w:left="100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805696" behindDoc="1" locked="0" layoutInCell="1" allowOverlap="1">
            <wp:simplePos x="0" y="0"/>
            <wp:positionH relativeFrom="column">
              <wp:posOffset>-116205</wp:posOffset>
            </wp:positionH>
            <wp:positionV relativeFrom="paragraph">
              <wp:posOffset>178435</wp:posOffset>
            </wp:positionV>
            <wp:extent cx="5438775" cy="1552575"/>
            <wp:effectExtent l="0" t="0" r="9525" b="9525"/>
            <wp:wrapNone/>
            <wp:docPr id="135" name="Picture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.PN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8775" cy="15525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  <w:bookmarkStart w:id="4" w:name="_GoBack"/>
      <w:bookmarkEnd w:id="4"/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65625A" w:rsidRDefault="0065625A" w:rsidP="00F027F7">
      <w:pPr>
        <w:pStyle w:val="ListParagraph"/>
        <w:ind w:left="1004"/>
        <w:rPr>
          <w:rFonts w:ascii="Times New Roman" w:hAnsi="Times New Roman" w:cs="Times New Roman"/>
          <w:b/>
          <w:sz w:val="24"/>
          <w:szCs w:val="24"/>
        </w:rPr>
      </w:pPr>
    </w:p>
    <w:p w:rsidR="00305360" w:rsidRDefault="00305360" w:rsidP="00AF33B9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rat Permohonan Izin Penelitian</w:t>
      </w:r>
    </w:p>
    <w:p w:rsidR="00305360" w:rsidRDefault="00305360" w:rsidP="00AF33B9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D27B14B" wp14:editId="46C934A8">
            <wp:extent cx="5257800" cy="7210425"/>
            <wp:effectExtent l="0" t="0" r="0" b="9525"/>
            <wp:docPr id="132" name="Picture 132" descr="C:\Users\ACER\Downloads\WhatsApp Image 2023-12-01 at 20.07.1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ER\Downloads\WhatsApp Image 2023-12-01 at 20.07.15.jpe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1617" cy="7215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5360" w:rsidRDefault="00305360" w:rsidP="00F027F7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rat Balasan Penelitian</w:t>
      </w:r>
    </w:p>
    <w:p w:rsidR="00305360" w:rsidRDefault="00305360" w:rsidP="0022485B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62D37355" wp14:editId="64FC6249">
            <wp:extent cx="4772025" cy="7324725"/>
            <wp:effectExtent l="0" t="0" r="9525" b="9525"/>
            <wp:docPr id="133" name="Picture 133" descr="C:\Users\ACER\Downloads\WhatsApp Image 2023-12-01 at 20.07.16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Downloads\WhatsApp Image 2023-12-01 at 20.07.16 (1).jpe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490" cy="7330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5360" w:rsidRDefault="00305360" w:rsidP="00F027F7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rat Selesai Penelitian</w:t>
      </w:r>
    </w:p>
    <w:p w:rsidR="00305360" w:rsidRPr="00F027F7" w:rsidRDefault="00305360" w:rsidP="00F027F7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448175" cy="7010400"/>
            <wp:effectExtent l="0" t="0" r="9525" b="0"/>
            <wp:docPr id="134" name="Picture 134" descr="C:\Users\ACER\Downloads\WhatsApp Image 2023-12-01 at 20.07.1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CER\Downloads\WhatsApp Image 2023-12-01 at 20.07.16.jpeg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1406" cy="70154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5360" w:rsidRPr="00C877B4" w:rsidRDefault="00305360" w:rsidP="00F027F7">
      <w:pPr>
        <w:pStyle w:val="ListParagraph"/>
        <w:ind w:left="1004"/>
        <w:rPr>
          <w:rFonts w:ascii="Times New Roman" w:hAnsi="Times New Roman" w:cs="Times New Roman"/>
          <w:b/>
          <w:sz w:val="24"/>
        </w:rPr>
      </w:pPr>
    </w:p>
    <w:sectPr w:rsidR="00305360" w:rsidRPr="00C877B4" w:rsidSect="00341BE6">
      <w:headerReference w:type="default" r:id="rId34"/>
      <w:pgSz w:w="12240" w:h="15840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720BA" w:rsidRDefault="008720BA" w:rsidP="00222659">
      <w:pPr>
        <w:spacing w:after="0" w:line="240" w:lineRule="auto"/>
      </w:pPr>
      <w:r>
        <w:separator/>
      </w:r>
    </w:p>
  </w:endnote>
  <w:endnote w:type="continuationSeparator" w:id="0">
    <w:p w:rsidR="008720BA" w:rsidRDefault="008720BA" w:rsidP="002226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720BA" w:rsidRDefault="008720BA" w:rsidP="00222659">
      <w:pPr>
        <w:spacing w:after="0" w:line="240" w:lineRule="auto"/>
      </w:pPr>
      <w:r>
        <w:separator/>
      </w:r>
    </w:p>
  </w:footnote>
  <w:footnote w:type="continuationSeparator" w:id="0">
    <w:p w:rsidR="008720BA" w:rsidRDefault="008720BA" w:rsidP="0022265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90925903"/>
      <w:docPartObj>
        <w:docPartGallery w:val="Page Numbers (Top of Page)"/>
        <w:docPartUnique/>
      </w:docPartObj>
    </w:sdtPr>
    <w:sdtEndPr>
      <w:rPr>
        <w:noProof/>
      </w:rPr>
    </w:sdtEndPr>
    <w:sdtContent>
      <w:p w:rsidR="0065625A" w:rsidRDefault="0065625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E58EF">
          <w:rPr>
            <w:noProof/>
          </w:rPr>
          <w:t>30</w:t>
        </w:r>
        <w:r>
          <w:rPr>
            <w:noProof/>
          </w:rPr>
          <w:fldChar w:fldCharType="end"/>
        </w:r>
      </w:p>
    </w:sdtContent>
  </w:sdt>
  <w:p w:rsidR="0065625A" w:rsidRDefault="0065625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BD4944"/>
    <w:multiLevelType w:val="hybridMultilevel"/>
    <w:tmpl w:val="EECA43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212EF0"/>
    <w:multiLevelType w:val="hybridMultilevel"/>
    <w:tmpl w:val="D5D4C792"/>
    <w:lvl w:ilvl="0" w:tplc="38090017">
      <w:start w:val="1"/>
      <w:numFmt w:val="lowerLetter"/>
      <w:lvlText w:val="%1)"/>
      <w:lvlJc w:val="left"/>
      <w:pPr>
        <w:ind w:left="2846" w:hanging="360"/>
      </w:pPr>
    </w:lvl>
    <w:lvl w:ilvl="1" w:tplc="38090019" w:tentative="1">
      <w:start w:val="1"/>
      <w:numFmt w:val="lowerLetter"/>
      <w:lvlText w:val="%2."/>
      <w:lvlJc w:val="left"/>
      <w:pPr>
        <w:ind w:left="3566" w:hanging="360"/>
      </w:pPr>
    </w:lvl>
    <w:lvl w:ilvl="2" w:tplc="3809001B" w:tentative="1">
      <w:start w:val="1"/>
      <w:numFmt w:val="lowerRoman"/>
      <w:lvlText w:val="%3."/>
      <w:lvlJc w:val="right"/>
      <w:pPr>
        <w:ind w:left="4286" w:hanging="180"/>
      </w:pPr>
    </w:lvl>
    <w:lvl w:ilvl="3" w:tplc="3809000F" w:tentative="1">
      <w:start w:val="1"/>
      <w:numFmt w:val="decimal"/>
      <w:lvlText w:val="%4."/>
      <w:lvlJc w:val="left"/>
      <w:pPr>
        <w:ind w:left="5006" w:hanging="360"/>
      </w:pPr>
    </w:lvl>
    <w:lvl w:ilvl="4" w:tplc="38090019" w:tentative="1">
      <w:start w:val="1"/>
      <w:numFmt w:val="lowerLetter"/>
      <w:lvlText w:val="%5."/>
      <w:lvlJc w:val="left"/>
      <w:pPr>
        <w:ind w:left="5726" w:hanging="360"/>
      </w:pPr>
    </w:lvl>
    <w:lvl w:ilvl="5" w:tplc="3809001B" w:tentative="1">
      <w:start w:val="1"/>
      <w:numFmt w:val="lowerRoman"/>
      <w:lvlText w:val="%6."/>
      <w:lvlJc w:val="right"/>
      <w:pPr>
        <w:ind w:left="6446" w:hanging="180"/>
      </w:pPr>
    </w:lvl>
    <w:lvl w:ilvl="6" w:tplc="3809000F" w:tentative="1">
      <w:start w:val="1"/>
      <w:numFmt w:val="decimal"/>
      <w:lvlText w:val="%7."/>
      <w:lvlJc w:val="left"/>
      <w:pPr>
        <w:ind w:left="7166" w:hanging="360"/>
      </w:pPr>
    </w:lvl>
    <w:lvl w:ilvl="7" w:tplc="38090019" w:tentative="1">
      <w:start w:val="1"/>
      <w:numFmt w:val="lowerLetter"/>
      <w:lvlText w:val="%8."/>
      <w:lvlJc w:val="left"/>
      <w:pPr>
        <w:ind w:left="7886" w:hanging="360"/>
      </w:pPr>
    </w:lvl>
    <w:lvl w:ilvl="8" w:tplc="3809001B" w:tentative="1">
      <w:start w:val="1"/>
      <w:numFmt w:val="lowerRoman"/>
      <w:lvlText w:val="%9."/>
      <w:lvlJc w:val="right"/>
      <w:pPr>
        <w:ind w:left="8606" w:hanging="180"/>
      </w:pPr>
    </w:lvl>
  </w:abstractNum>
  <w:abstractNum w:abstractNumId="2">
    <w:nsid w:val="04A60E2D"/>
    <w:multiLevelType w:val="hybridMultilevel"/>
    <w:tmpl w:val="10A6F104"/>
    <w:lvl w:ilvl="0" w:tplc="5BF0A07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6BD32A4"/>
    <w:multiLevelType w:val="hybridMultilevel"/>
    <w:tmpl w:val="54CA2C18"/>
    <w:lvl w:ilvl="0" w:tplc="04090011">
      <w:start w:val="1"/>
      <w:numFmt w:val="decimal"/>
      <w:lvlText w:val="%1)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4">
    <w:nsid w:val="083B6E16"/>
    <w:multiLevelType w:val="hybridMultilevel"/>
    <w:tmpl w:val="FEC0B6BC"/>
    <w:lvl w:ilvl="0" w:tplc="9076A540">
      <w:start w:val="2"/>
      <w:numFmt w:val="lowerLetter"/>
      <w:lvlText w:val="%1.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8CB0927"/>
    <w:multiLevelType w:val="hybridMultilevel"/>
    <w:tmpl w:val="99003008"/>
    <w:lvl w:ilvl="0" w:tplc="F656E5AC">
      <w:start w:val="1"/>
      <w:numFmt w:val="lowerLetter"/>
      <w:lvlText w:val="%1."/>
      <w:lvlJc w:val="left"/>
      <w:pPr>
        <w:ind w:left="13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6">
    <w:nsid w:val="091B0394"/>
    <w:multiLevelType w:val="hybridMultilevel"/>
    <w:tmpl w:val="F15E5DD2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0A312FF3"/>
    <w:multiLevelType w:val="hybridMultilevel"/>
    <w:tmpl w:val="8476125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">
    <w:nsid w:val="0B7A7660"/>
    <w:multiLevelType w:val="hybridMultilevel"/>
    <w:tmpl w:val="92D0A504"/>
    <w:lvl w:ilvl="0" w:tplc="18B2B728">
      <w:start w:val="1"/>
      <w:numFmt w:val="lowerLetter"/>
      <w:lvlText w:val="%1."/>
      <w:lvlJc w:val="left"/>
      <w:pPr>
        <w:ind w:left="45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9">
    <w:nsid w:val="0BF61196"/>
    <w:multiLevelType w:val="hybridMultilevel"/>
    <w:tmpl w:val="DB3E6E24"/>
    <w:lvl w:ilvl="0" w:tplc="BED6B7A8">
      <w:start w:val="2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C223131"/>
    <w:multiLevelType w:val="hybridMultilevel"/>
    <w:tmpl w:val="A600C884"/>
    <w:lvl w:ilvl="0" w:tplc="695C8C18">
      <w:start w:val="4"/>
      <w:numFmt w:val="decimal"/>
      <w:lvlText w:val="%1)"/>
      <w:lvlJc w:val="left"/>
      <w:pPr>
        <w:ind w:left="285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CC04B14"/>
    <w:multiLevelType w:val="hybridMultilevel"/>
    <w:tmpl w:val="37BEC0F8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2">
    <w:nsid w:val="0CEE315B"/>
    <w:multiLevelType w:val="hybridMultilevel"/>
    <w:tmpl w:val="77F0A3F0"/>
    <w:lvl w:ilvl="0" w:tplc="4BFC78D8">
      <w:start w:val="1"/>
      <w:numFmt w:val="decimal"/>
      <w:lvlText w:val="%1."/>
      <w:lvlJc w:val="righ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3">
    <w:nsid w:val="0DCB5F0E"/>
    <w:multiLevelType w:val="hybridMultilevel"/>
    <w:tmpl w:val="AAD2EA12"/>
    <w:lvl w:ilvl="0" w:tplc="04090011">
      <w:start w:val="1"/>
      <w:numFmt w:val="decimal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4">
    <w:nsid w:val="0FC77C7F"/>
    <w:multiLevelType w:val="hybridMultilevel"/>
    <w:tmpl w:val="2CF29676"/>
    <w:lvl w:ilvl="0" w:tplc="EA147FD2">
      <w:start w:val="4"/>
      <w:numFmt w:val="lowerLetter"/>
      <w:lvlText w:val="%1."/>
      <w:lvlJc w:val="left"/>
      <w:pPr>
        <w:ind w:left="25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83" w:hanging="360"/>
      </w:pPr>
    </w:lvl>
    <w:lvl w:ilvl="2" w:tplc="3809001B" w:tentative="1">
      <w:start w:val="1"/>
      <w:numFmt w:val="lowerRoman"/>
      <w:lvlText w:val="%3."/>
      <w:lvlJc w:val="right"/>
      <w:pPr>
        <w:ind w:left="4003" w:hanging="180"/>
      </w:pPr>
    </w:lvl>
    <w:lvl w:ilvl="3" w:tplc="3809000F" w:tentative="1">
      <w:start w:val="1"/>
      <w:numFmt w:val="decimal"/>
      <w:lvlText w:val="%4."/>
      <w:lvlJc w:val="left"/>
      <w:pPr>
        <w:ind w:left="4723" w:hanging="360"/>
      </w:pPr>
    </w:lvl>
    <w:lvl w:ilvl="4" w:tplc="38090019" w:tentative="1">
      <w:start w:val="1"/>
      <w:numFmt w:val="lowerLetter"/>
      <w:lvlText w:val="%5."/>
      <w:lvlJc w:val="left"/>
      <w:pPr>
        <w:ind w:left="5443" w:hanging="360"/>
      </w:pPr>
    </w:lvl>
    <w:lvl w:ilvl="5" w:tplc="3809001B" w:tentative="1">
      <w:start w:val="1"/>
      <w:numFmt w:val="lowerRoman"/>
      <w:lvlText w:val="%6."/>
      <w:lvlJc w:val="right"/>
      <w:pPr>
        <w:ind w:left="6163" w:hanging="180"/>
      </w:pPr>
    </w:lvl>
    <w:lvl w:ilvl="6" w:tplc="3809000F" w:tentative="1">
      <w:start w:val="1"/>
      <w:numFmt w:val="decimal"/>
      <w:lvlText w:val="%7."/>
      <w:lvlJc w:val="left"/>
      <w:pPr>
        <w:ind w:left="6883" w:hanging="360"/>
      </w:pPr>
    </w:lvl>
    <w:lvl w:ilvl="7" w:tplc="38090019" w:tentative="1">
      <w:start w:val="1"/>
      <w:numFmt w:val="lowerLetter"/>
      <w:lvlText w:val="%8."/>
      <w:lvlJc w:val="left"/>
      <w:pPr>
        <w:ind w:left="7603" w:hanging="360"/>
      </w:pPr>
    </w:lvl>
    <w:lvl w:ilvl="8" w:tplc="38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5">
    <w:nsid w:val="110808BB"/>
    <w:multiLevelType w:val="hybridMultilevel"/>
    <w:tmpl w:val="527A866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11FE6E7F"/>
    <w:multiLevelType w:val="hybridMultilevel"/>
    <w:tmpl w:val="84D08026"/>
    <w:lvl w:ilvl="0" w:tplc="3782030C">
      <w:start w:val="2"/>
      <w:numFmt w:val="lowerLetter"/>
      <w:lvlText w:val="%1)"/>
      <w:lvlJc w:val="left"/>
      <w:pPr>
        <w:ind w:left="25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24635D3"/>
    <w:multiLevelType w:val="hybridMultilevel"/>
    <w:tmpl w:val="2AEE7878"/>
    <w:lvl w:ilvl="0" w:tplc="561C0444">
      <w:start w:val="1"/>
      <w:numFmt w:val="lowerLetter"/>
      <w:lvlText w:val="%1.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2BF6798"/>
    <w:multiLevelType w:val="hybridMultilevel"/>
    <w:tmpl w:val="EC2CEF3C"/>
    <w:lvl w:ilvl="0" w:tplc="04090011">
      <w:start w:val="1"/>
      <w:numFmt w:val="decimal"/>
      <w:lvlText w:val="%1)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9">
    <w:nsid w:val="13ED30BC"/>
    <w:multiLevelType w:val="hybridMultilevel"/>
    <w:tmpl w:val="9DCE5F44"/>
    <w:lvl w:ilvl="0" w:tplc="04090011">
      <w:start w:val="1"/>
      <w:numFmt w:val="decimal"/>
      <w:lvlText w:val="%1)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0">
    <w:nsid w:val="14367D82"/>
    <w:multiLevelType w:val="hybridMultilevel"/>
    <w:tmpl w:val="3356E9CC"/>
    <w:lvl w:ilvl="0" w:tplc="DA0EE318">
      <w:start w:val="1"/>
      <w:numFmt w:val="lowerLetter"/>
      <w:lvlText w:val="%1."/>
      <w:lvlJc w:val="left"/>
      <w:pPr>
        <w:ind w:left="22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568758A"/>
    <w:multiLevelType w:val="hybridMultilevel"/>
    <w:tmpl w:val="5EC896C0"/>
    <w:lvl w:ilvl="0" w:tplc="2E107DFA">
      <w:start w:val="10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56C0A0D"/>
    <w:multiLevelType w:val="hybridMultilevel"/>
    <w:tmpl w:val="9EEC3338"/>
    <w:lvl w:ilvl="0" w:tplc="04090011">
      <w:start w:val="1"/>
      <w:numFmt w:val="decimal"/>
      <w:lvlText w:val="%1)"/>
      <w:lvlJc w:val="left"/>
      <w:pPr>
        <w:ind w:left="2583" w:hanging="360"/>
      </w:pPr>
    </w:lvl>
    <w:lvl w:ilvl="1" w:tplc="04090019" w:tentative="1">
      <w:start w:val="1"/>
      <w:numFmt w:val="lowerLetter"/>
      <w:lvlText w:val="%2."/>
      <w:lvlJc w:val="left"/>
      <w:pPr>
        <w:ind w:left="3303" w:hanging="360"/>
      </w:pPr>
    </w:lvl>
    <w:lvl w:ilvl="2" w:tplc="0409001B" w:tentative="1">
      <w:start w:val="1"/>
      <w:numFmt w:val="lowerRoman"/>
      <w:lvlText w:val="%3."/>
      <w:lvlJc w:val="right"/>
      <w:pPr>
        <w:ind w:left="4023" w:hanging="180"/>
      </w:pPr>
    </w:lvl>
    <w:lvl w:ilvl="3" w:tplc="0409000F" w:tentative="1">
      <w:start w:val="1"/>
      <w:numFmt w:val="decimal"/>
      <w:lvlText w:val="%4."/>
      <w:lvlJc w:val="left"/>
      <w:pPr>
        <w:ind w:left="4743" w:hanging="360"/>
      </w:pPr>
    </w:lvl>
    <w:lvl w:ilvl="4" w:tplc="04090019" w:tentative="1">
      <w:start w:val="1"/>
      <w:numFmt w:val="lowerLetter"/>
      <w:lvlText w:val="%5."/>
      <w:lvlJc w:val="left"/>
      <w:pPr>
        <w:ind w:left="5463" w:hanging="360"/>
      </w:pPr>
    </w:lvl>
    <w:lvl w:ilvl="5" w:tplc="0409001B" w:tentative="1">
      <w:start w:val="1"/>
      <w:numFmt w:val="lowerRoman"/>
      <w:lvlText w:val="%6."/>
      <w:lvlJc w:val="right"/>
      <w:pPr>
        <w:ind w:left="6183" w:hanging="180"/>
      </w:pPr>
    </w:lvl>
    <w:lvl w:ilvl="6" w:tplc="0409000F" w:tentative="1">
      <w:start w:val="1"/>
      <w:numFmt w:val="decimal"/>
      <w:lvlText w:val="%7."/>
      <w:lvlJc w:val="left"/>
      <w:pPr>
        <w:ind w:left="6903" w:hanging="360"/>
      </w:pPr>
    </w:lvl>
    <w:lvl w:ilvl="7" w:tplc="04090019" w:tentative="1">
      <w:start w:val="1"/>
      <w:numFmt w:val="lowerLetter"/>
      <w:lvlText w:val="%8."/>
      <w:lvlJc w:val="left"/>
      <w:pPr>
        <w:ind w:left="7623" w:hanging="360"/>
      </w:pPr>
    </w:lvl>
    <w:lvl w:ilvl="8" w:tplc="0409001B" w:tentative="1">
      <w:start w:val="1"/>
      <w:numFmt w:val="lowerRoman"/>
      <w:lvlText w:val="%9."/>
      <w:lvlJc w:val="right"/>
      <w:pPr>
        <w:ind w:left="8343" w:hanging="180"/>
      </w:pPr>
    </w:lvl>
  </w:abstractNum>
  <w:abstractNum w:abstractNumId="23">
    <w:nsid w:val="162F4176"/>
    <w:multiLevelType w:val="hybridMultilevel"/>
    <w:tmpl w:val="1B5AC664"/>
    <w:lvl w:ilvl="0" w:tplc="38090011">
      <w:start w:val="1"/>
      <w:numFmt w:val="decimal"/>
      <w:lvlText w:val="%1)"/>
      <w:lvlJc w:val="left"/>
      <w:pPr>
        <w:ind w:left="2563" w:hanging="360"/>
      </w:pPr>
    </w:lvl>
    <w:lvl w:ilvl="1" w:tplc="38090019" w:tentative="1">
      <w:start w:val="1"/>
      <w:numFmt w:val="lowerLetter"/>
      <w:lvlText w:val="%2."/>
      <w:lvlJc w:val="left"/>
      <w:pPr>
        <w:ind w:left="3283" w:hanging="360"/>
      </w:pPr>
    </w:lvl>
    <w:lvl w:ilvl="2" w:tplc="3809001B" w:tentative="1">
      <w:start w:val="1"/>
      <w:numFmt w:val="lowerRoman"/>
      <w:lvlText w:val="%3."/>
      <w:lvlJc w:val="right"/>
      <w:pPr>
        <w:ind w:left="4003" w:hanging="180"/>
      </w:pPr>
    </w:lvl>
    <w:lvl w:ilvl="3" w:tplc="3809000F" w:tentative="1">
      <w:start w:val="1"/>
      <w:numFmt w:val="decimal"/>
      <w:lvlText w:val="%4."/>
      <w:lvlJc w:val="left"/>
      <w:pPr>
        <w:ind w:left="4723" w:hanging="360"/>
      </w:pPr>
    </w:lvl>
    <w:lvl w:ilvl="4" w:tplc="38090019" w:tentative="1">
      <w:start w:val="1"/>
      <w:numFmt w:val="lowerLetter"/>
      <w:lvlText w:val="%5."/>
      <w:lvlJc w:val="left"/>
      <w:pPr>
        <w:ind w:left="5443" w:hanging="360"/>
      </w:pPr>
    </w:lvl>
    <w:lvl w:ilvl="5" w:tplc="3809001B" w:tentative="1">
      <w:start w:val="1"/>
      <w:numFmt w:val="lowerRoman"/>
      <w:lvlText w:val="%6."/>
      <w:lvlJc w:val="right"/>
      <w:pPr>
        <w:ind w:left="6163" w:hanging="180"/>
      </w:pPr>
    </w:lvl>
    <w:lvl w:ilvl="6" w:tplc="3809000F" w:tentative="1">
      <w:start w:val="1"/>
      <w:numFmt w:val="decimal"/>
      <w:lvlText w:val="%7."/>
      <w:lvlJc w:val="left"/>
      <w:pPr>
        <w:ind w:left="6883" w:hanging="360"/>
      </w:pPr>
    </w:lvl>
    <w:lvl w:ilvl="7" w:tplc="38090019" w:tentative="1">
      <w:start w:val="1"/>
      <w:numFmt w:val="lowerLetter"/>
      <w:lvlText w:val="%8."/>
      <w:lvlJc w:val="left"/>
      <w:pPr>
        <w:ind w:left="7603" w:hanging="360"/>
      </w:pPr>
    </w:lvl>
    <w:lvl w:ilvl="8" w:tplc="38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4">
    <w:nsid w:val="18082173"/>
    <w:multiLevelType w:val="hybridMultilevel"/>
    <w:tmpl w:val="EC7041D8"/>
    <w:lvl w:ilvl="0" w:tplc="6F00B382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1A28293D"/>
    <w:multiLevelType w:val="hybridMultilevel"/>
    <w:tmpl w:val="DCDA16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1C5A51B4"/>
    <w:multiLevelType w:val="hybridMultilevel"/>
    <w:tmpl w:val="667C2042"/>
    <w:lvl w:ilvl="0" w:tplc="04090011">
      <w:start w:val="1"/>
      <w:numFmt w:val="decimal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7">
    <w:nsid w:val="1C9D5FF8"/>
    <w:multiLevelType w:val="hybridMultilevel"/>
    <w:tmpl w:val="BB3C741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>
    <w:nsid w:val="1D725B08"/>
    <w:multiLevelType w:val="hybridMultilevel"/>
    <w:tmpl w:val="6AE8D46E"/>
    <w:lvl w:ilvl="0" w:tplc="0E3A47F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1DB3202B"/>
    <w:multiLevelType w:val="hybridMultilevel"/>
    <w:tmpl w:val="6D5823D8"/>
    <w:lvl w:ilvl="0" w:tplc="FEA0E0E0">
      <w:start w:val="8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1F3F649C"/>
    <w:multiLevelType w:val="hybridMultilevel"/>
    <w:tmpl w:val="E0A0FF6C"/>
    <w:lvl w:ilvl="0" w:tplc="E7CAD19E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1F634699"/>
    <w:multiLevelType w:val="hybridMultilevel"/>
    <w:tmpl w:val="371A53BE"/>
    <w:lvl w:ilvl="0" w:tplc="3246FA4E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2">
    <w:nsid w:val="1F744EE8"/>
    <w:multiLevelType w:val="hybridMultilevel"/>
    <w:tmpl w:val="587271B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1FA6555B"/>
    <w:multiLevelType w:val="hybridMultilevel"/>
    <w:tmpl w:val="B47C9BD8"/>
    <w:lvl w:ilvl="0" w:tplc="5808B9B0">
      <w:start w:val="2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20133E3D"/>
    <w:multiLevelType w:val="hybridMultilevel"/>
    <w:tmpl w:val="46FE1636"/>
    <w:lvl w:ilvl="0" w:tplc="9F724794">
      <w:start w:val="4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5">
    <w:nsid w:val="2137029F"/>
    <w:multiLevelType w:val="hybridMultilevel"/>
    <w:tmpl w:val="6248F446"/>
    <w:lvl w:ilvl="0" w:tplc="04090019">
      <w:start w:val="1"/>
      <w:numFmt w:val="lowerLetter"/>
      <w:lvlText w:val="%1."/>
      <w:lvlJc w:val="left"/>
      <w:pPr>
        <w:ind w:left="2280" w:hanging="360"/>
      </w:pPr>
    </w:lvl>
    <w:lvl w:ilvl="1" w:tplc="FFFFFFFF" w:tentative="1">
      <w:start w:val="1"/>
      <w:numFmt w:val="lowerLetter"/>
      <w:lvlText w:val="%2."/>
      <w:lvlJc w:val="left"/>
      <w:pPr>
        <w:ind w:left="3000" w:hanging="360"/>
      </w:pPr>
    </w:lvl>
    <w:lvl w:ilvl="2" w:tplc="FFFFFFFF" w:tentative="1">
      <w:start w:val="1"/>
      <w:numFmt w:val="lowerRoman"/>
      <w:lvlText w:val="%3."/>
      <w:lvlJc w:val="right"/>
      <w:pPr>
        <w:ind w:left="3720" w:hanging="180"/>
      </w:pPr>
    </w:lvl>
    <w:lvl w:ilvl="3" w:tplc="FFFFFFFF" w:tentative="1">
      <w:start w:val="1"/>
      <w:numFmt w:val="decimal"/>
      <w:lvlText w:val="%4."/>
      <w:lvlJc w:val="left"/>
      <w:pPr>
        <w:ind w:left="4440" w:hanging="360"/>
      </w:pPr>
    </w:lvl>
    <w:lvl w:ilvl="4" w:tplc="FFFFFFFF" w:tentative="1">
      <w:start w:val="1"/>
      <w:numFmt w:val="lowerLetter"/>
      <w:lvlText w:val="%5."/>
      <w:lvlJc w:val="left"/>
      <w:pPr>
        <w:ind w:left="5160" w:hanging="360"/>
      </w:pPr>
    </w:lvl>
    <w:lvl w:ilvl="5" w:tplc="FFFFFFFF" w:tentative="1">
      <w:start w:val="1"/>
      <w:numFmt w:val="lowerRoman"/>
      <w:lvlText w:val="%6."/>
      <w:lvlJc w:val="right"/>
      <w:pPr>
        <w:ind w:left="5880" w:hanging="180"/>
      </w:pPr>
    </w:lvl>
    <w:lvl w:ilvl="6" w:tplc="FFFFFFFF" w:tentative="1">
      <w:start w:val="1"/>
      <w:numFmt w:val="decimal"/>
      <w:lvlText w:val="%7."/>
      <w:lvlJc w:val="left"/>
      <w:pPr>
        <w:ind w:left="6600" w:hanging="360"/>
      </w:pPr>
    </w:lvl>
    <w:lvl w:ilvl="7" w:tplc="FFFFFFFF" w:tentative="1">
      <w:start w:val="1"/>
      <w:numFmt w:val="lowerLetter"/>
      <w:lvlText w:val="%8."/>
      <w:lvlJc w:val="left"/>
      <w:pPr>
        <w:ind w:left="7320" w:hanging="360"/>
      </w:pPr>
    </w:lvl>
    <w:lvl w:ilvl="8" w:tplc="FFFFFFFF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36">
    <w:nsid w:val="23C75438"/>
    <w:multiLevelType w:val="hybridMultilevel"/>
    <w:tmpl w:val="EDF2095E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7">
    <w:nsid w:val="26594FD2"/>
    <w:multiLevelType w:val="hybridMultilevel"/>
    <w:tmpl w:val="D0AE2D4E"/>
    <w:lvl w:ilvl="0" w:tplc="FA46E2BE">
      <w:start w:val="1"/>
      <w:numFmt w:val="decimal"/>
      <w:lvlText w:val="%1)"/>
      <w:lvlJc w:val="left"/>
      <w:pPr>
        <w:ind w:left="285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28DF1C48"/>
    <w:multiLevelType w:val="hybridMultilevel"/>
    <w:tmpl w:val="AC1AEC26"/>
    <w:lvl w:ilvl="0" w:tplc="225A3A16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9">
    <w:nsid w:val="29694A8C"/>
    <w:multiLevelType w:val="hybridMultilevel"/>
    <w:tmpl w:val="3C1A14D0"/>
    <w:lvl w:ilvl="0" w:tplc="51D4A8E8">
      <w:start w:val="4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2A345AB2"/>
    <w:multiLevelType w:val="hybridMultilevel"/>
    <w:tmpl w:val="537421F0"/>
    <w:lvl w:ilvl="0" w:tplc="EE2467C4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1">
    <w:nsid w:val="2AB943B3"/>
    <w:multiLevelType w:val="hybridMultilevel"/>
    <w:tmpl w:val="753CE62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2C6E3B80"/>
    <w:multiLevelType w:val="hybridMultilevel"/>
    <w:tmpl w:val="E0AE1F2C"/>
    <w:lvl w:ilvl="0" w:tplc="04090011">
      <w:start w:val="1"/>
      <w:numFmt w:val="decimal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43">
    <w:nsid w:val="2F981A7E"/>
    <w:multiLevelType w:val="hybridMultilevel"/>
    <w:tmpl w:val="2A288A60"/>
    <w:lvl w:ilvl="0" w:tplc="1C30ACD8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311C2E17"/>
    <w:multiLevelType w:val="hybridMultilevel"/>
    <w:tmpl w:val="8D0EFAD8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5">
    <w:nsid w:val="31D915EE"/>
    <w:multiLevelType w:val="hybridMultilevel"/>
    <w:tmpl w:val="DF4C0B68"/>
    <w:lvl w:ilvl="0" w:tplc="04090011">
      <w:start w:val="1"/>
      <w:numFmt w:val="decimal"/>
      <w:lvlText w:val="%1)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6">
    <w:nsid w:val="347B203D"/>
    <w:multiLevelType w:val="hybridMultilevel"/>
    <w:tmpl w:val="EF4CC984"/>
    <w:lvl w:ilvl="0" w:tplc="8A3E03D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360A5A24"/>
    <w:multiLevelType w:val="hybridMultilevel"/>
    <w:tmpl w:val="B7220A8E"/>
    <w:lvl w:ilvl="0" w:tplc="A208AAFE">
      <w:start w:val="1"/>
      <w:numFmt w:val="lowerLetter"/>
      <w:lvlText w:val="%1)"/>
      <w:lvlJc w:val="left"/>
      <w:pPr>
        <w:ind w:left="25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370B6069"/>
    <w:multiLevelType w:val="hybridMultilevel"/>
    <w:tmpl w:val="BE94A8B0"/>
    <w:lvl w:ilvl="0" w:tplc="AC8633CE">
      <w:start w:val="1"/>
      <w:numFmt w:val="decimal"/>
      <w:lvlText w:val="%1.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49">
    <w:nsid w:val="3A382B8A"/>
    <w:multiLevelType w:val="hybridMultilevel"/>
    <w:tmpl w:val="0F707A06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0">
    <w:nsid w:val="3B1F5070"/>
    <w:multiLevelType w:val="hybridMultilevel"/>
    <w:tmpl w:val="5B1C94BA"/>
    <w:lvl w:ilvl="0" w:tplc="04090011">
      <w:start w:val="1"/>
      <w:numFmt w:val="decimal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51">
    <w:nsid w:val="3B8232D9"/>
    <w:multiLevelType w:val="hybridMultilevel"/>
    <w:tmpl w:val="08B41C96"/>
    <w:lvl w:ilvl="0" w:tplc="E09AFC0C">
      <w:start w:val="6"/>
      <w:numFmt w:val="lowerLetter"/>
      <w:lvlText w:val="%1."/>
      <w:lvlJc w:val="left"/>
      <w:pPr>
        <w:ind w:left="284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567" w:hanging="360"/>
      </w:pPr>
    </w:lvl>
    <w:lvl w:ilvl="2" w:tplc="3809001B" w:tentative="1">
      <w:start w:val="1"/>
      <w:numFmt w:val="lowerRoman"/>
      <w:lvlText w:val="%3."/>
      <w:lvlJc w:val="right"/>
      <w:pPr>
        <w:ind w:left="4287" w:hanging="180"/>
      </w:pPr>
    </w:lvl>
    <w:lvl w:ilvl="3" w:tplc="3809000F" w:tentative="1">
      <w:start w:val="1"/>
      <w:numFmt w:val="decimal"/>
      <w:lvlText w:val="%4."/>
      <w:lvlJc w:val="left"/>
      <w:pPr>
        <w:ind w:left="5007" w:hanging="360"/>
      </w:pPr>
    </w:lvl>
    <w:lvl w:ilvl="4" w:tplc="38090019" w:tentative="1">
      <w:start w:val="1"/>
      <w:numFmt w:val="lowerLetter"/>
      <w:lvlText w:val="%5."/>
      <w:lvlJc w:val="left"/>
      <w:pPr>
        <w:ind w:left="5727" w:hanging="360"/>
      </w:pPr>
    </w:lvl>
    <w:lvl w:ilvl="5" w:tplc="3809001B" w:tentative="1">
      <w:start w:val="1"/>
      <w:numFmt w:val="lowerRoman"/>
      <w:lvlText w:val="%6."/>
      <w:lvlJc w:val="right"/>
      <w:pPr>
        <w:ind w:left="6447" w:hanging="180"/>
      </w:pPr>
    </w:lvl>
    <w:lvl w:ilvl="6" w:tplc="3809000F" w:tentative="1">
      <w:start w:val="1"/>
      <w:numFmt w:val="decimal"/>
      <w:lvlText w:val="%7."/>
      <w:lvlJc w:val="left"/>
      <w:pPr>
        <w:ind w:left="7167" w:hanging="360"/>
      </w:pPr>
    </w:lvl>
    <w:lvl w:ilvl="7" w:tplc="38090019" w:tentative="1">
      <w:start w:val="1"/>
      <w:numFmt w:val="lowerLetter"/>
      <w:lvlText w:val="%8."/>
      <w:lvlJc w:val="left"/>
      <w:pPr>
        <w:ind w:left="7887" w:hanging="360"/>
      </w:pPr>
    </w:lvl>
    <w:lvl w:ilvl="8" w:tplc="3809001B" w:tentative="1">
      <w:start w:val="1"/>
      <w:numFmt w:val="lowerRoman"/>
      <w:lvlText w:val="%9."/>
      <w:lvlJc w:val="right"/>
      <w:pPr>
        <w:ind w:left="8607" w:hanging="180"/>
      </w:pPr>
    </w:lvl>
  </w:abstractNum>
  <w:abstractNum w:abstractNumId="52">
    <w:nsid w:val="3C5A0E5E"/>
    <w:multiLevelType w:val="hybridMultilevel"/>
    <w:tmpl w:val="6908BD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3">
    <w:nsid w:val="3D1D3116"/>
    <w:multiLevelType w:val="hybridMultilevel"/>
    <w:tmpl w:val="B4885FC6"/>
    <w:lvl w:ilvl="0" w:tplc="153E62CA">
      <w:start w:val="1"/>
      <w:numFmt w:val="decimal"/>
      <w:lvlText w:val="%1)"/>
      <w:lvlJc w:val="left"/>
      <w:pPr>
        <w:ind w:left="285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3DAE0623"/>
    <w:multiLevelType w:val="hybridMultilevel"/>
    <w:tmpl w:val="836E8FAE"/>
    <w:lvl w:ilvl="0" w:tplc="E496FC52">
      <w:start w:val="1"/>
      <w:numFmt w:val="lowerLetter"/>
      <w:lvlText w:val="%1."/>
      <w:lvlJc w:val="left"/>
      <w:pPr>
        <w:ind w:left="13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55">
    <w:nsid w:val="3DFE7A14"/>
    <w:multiLevelType w:val="hybridMultilevel"/>
    <w:tmpl w:val="643496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3F707850"/>
    <w:multiLevelType w:val="hybridMultilevel"/>
    <w:tmpl w:val="D3588356"/>
    <w:lvl w:ilvl="0" w:tplc="7450A61E">
      <w:start w:val="1"/>
      <w:numFmt w:val="lowerLetter"/>
      <w:lvlText w:val="%1)"/>
      <w:lvlJc w:val="left"/>
      <w:pPr>
        <w:ind w:left="25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3FCC2DC8"/>
    <w:multiLevelType w:val="hybridMultilevel"/>
    <w:tmpl w:val="8340C1C6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8">
    <w:nsid w:val="3FF00DE9"/>
    <w:multiLevelType w:val="hybridMultilevel"/>
    <w:tmpl w:val="25F0CD88"/>
    <w:lvl w:ilvl="0" w:tplc="C4A8E1EE">
      <w:start w:val="6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9">
    <w:nsid w:val="4017636B"/>
    <w:multiLevelType w:val="hybridMultilevel"/>
    <w:tmpl w:val="8D0EBB62"/>
    <w:lvl w:ilvl="0" w:tplc="04090011">
      <w:start w:val="1"/>
      <w:numFmt w:val="decimal"/>
      <w:lvlText w:val="%1)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60">
    <w:nsid w:val="4044285A"/>
    <w:multiLevelType w:val="hybridMultilevel"/>
    <w:tmpl w:val="7FE26944"/>
    <w:lvl w:ilvl="0" w:tplc="01F0C408">
      <w:start w:val="1"/>
      <w:numFmt w:val="decimal"/>
      <w:lvlText w:val="%1)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41F3584C"/>
    <w:multiLevelType w:val="hybridMultilevel"/>
    <w:tmpl w:val="36C8DEB4"/>
    <w:lvl w:ilvl="0" w:tplc="38090019">
      <w:start w:val="1"/>
      <w:numFmt w:val="lowerLetter"/>
      <w:lvlText w:val="%1.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2">
    <w:nsid w:val="41F91D93"/>
    <w:multiLevelType w:val="hybridMultilevel"/>
    <w:tmpl w:val="9DA8DD8C"/>
    <w:lvl w:ilvl="0" w:tplc="38090017">
      <w:start w:val="1"/>
      <w:numFmt w:val="lowerLetter"/>
      <w:lvlText w:val="%1)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63">
    <w:nsid w:val="43B83987"/>
    <w:multiLevelType w:val="hybridMultilevel"/>
    <w:tmpl w:val="53FAF384"/>
    <w:lvl w:ilvl="0" w:tplc="AFE8FAB4">
      <w:start w:val="1"/>
      <w:numFmt w:val="decimal"/>
      <w:lvlText w:val="%1)"/>
      <w:lvlJc w:val="left"/>
      <w:pPr>
        <w:ind w:left="285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44997641"/>
    <w:multiLevelType w:val="hybridMultilevel"/>
    <w:tmpl w:val="16BC74AE"/>
    <w:lvl w:ilvl="0" w:tplc="2E06018E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5">
    <w:nsid w:val="44BB08E5"/>
    <w:multiLevelType w:val="hybridMultilevel"/>
    <w:tmpl w:val="F9A01174"/>
    <w:lvl w:ilvl="0" w:tplc="FFD63F8E">
      <w:start w:val="3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44CF6900"/>
    <w:multiLevelType w:val="hybridMultilevel"/>
    <w:tmpl w:val="D46000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44EC4CE1"/>
    <w:multiLevelType w:val="hybridMultilevel"/>
    <w:tmpl w:val="2F8C69A8"/>
    <w:lvl w:ilvl="0" w:tplc="46AEF070">
      <w:start w:val="2"/>
      <w:numFmt w:val="lowerLetter"/>
      <w:lvlText w:val="%1."/>
      <w:lvlJc w:val="left"/>
      <w:pPr>
        <w:ind w:left="45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45424936"/>
    <w:multiLevelType w:val="hybridMultilevel"/>
    <w:tmpl w:val="9CDAC1A0"/>
    <w:lvl w:ilvl="0" w:tplc="04090011">
      <w:start w:val="1"/>
      <w:numFmt w:val="decimal"/>
      <w:lvlText w:val="%1)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69">
    <w:nsid w:val="462A02CE"/>
    <w:multiLevelType w:val="hybridMultilevel"/>
    <w:tmpl w:val="E7D09DD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0">
    <w:nsid w:val="47EB3EC2"/>
    <w:multiLevelType w:val="hybridMultilevel"/>
    <w:tmpl w:val="CB52AF24"/>
    <w:lvl w:ilvl="0" w:tplc="339E92F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1">
    <w:nsid w:val="483A0B06"/>
    <w:multiLevelType w:val="hybridMultilevel"/>
    <w:tmpl w:val="C03C412E"/>
    <w:lvl w:ilvl="0" w:tplc="04090017">
      <w:start w:val="1"/>
      <w:numFmt w:val="lowerLetter"/>
      <w:lvlText w:val="%1)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2">
    <w:nsid w:val="48E11B16"/>
    <w:multiLevelType w:val="hybridMultilevel"/>
    <w:tmpl w:val="B3C2B6DA"/>
    <w:lvl w:ilvl="0" w:tplc="0A48D34C">
      <w:start w:val="5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48F945E0"/>
    <w:multiLevelType w:val="hybridMultilevel"/>
    <w:tmpl w:val="32F8AECC"/>
    <w:lvl w:ilvl="0" w:tplc="38BABB08">
      <w:start w:val="1"/>
      <w:numFmt w:val="decimal"/>
      <w:lvlText w:val="%1)"/>
      <w:lvlJc w:val="left"/>
      <w:pPr>
        <w:ind w:left="2280" w:hanging="360"/>
      </w:pPr>
      <w:rPr>
        <w:sz w:val="24"/>
      </w:rPr>
    </w:lvl>
    <w:lvl w:ilvl="1" w:tplc="04210019" w:tentative="1">
      <w:start w:val="1"/>
      <w:numFmt w:val="lowerLetter"/>
      <w:lvlText w:val="%2."/>
      <w:lvlJc w:val="left"/>
      <w:pPr>
        <w:ind w:left="3000" w:hanging="360"/>
      </w:pPr>
    </w:lvl>
    <w:lvl w:ilvl="2" w:tplc="0421001B" w:tentative="1">
      <w:start w:val="1"/>
      <w:numFmt w:val="lowerRoman"/>
      <w:lvlText w:val="%3."/>
      <w:lvlJc w:val="right"/>
      <w:pPr>
        <w:ind w:left="3720" w:hanging="180"/>
      </w:pPr>
    </w:lvl>
    <w:lvl w:ilvl="3" w:tplc="0421000F" w:tentative="1">
      <w:start w:val="1"/>
      <w:numFmt w:val="decimal"/>
      <w:lvlText w:val="%4."/>
      <w:lvlJc w:val="left"/>
      <w:pPr>
        <w:ind w:left="4440" w:hanging="360"/>
      </w:pPr>
    </w:lvl>
    <w:lvl w:ilvl="4" w:tplc="04210019" w:tentative="1">
      <w:start w:val="1"/>
      <w:numFmt w:val="lowerLetter"/>
      <w:lvlText w:val="%5."/>
      <w:lvlJc w:val="left"/>
      <w:pPr>
        <w:ind w:left="5160" w:hanging="360"/>
      </w:pPr>
    </w:lvl>
    <w:lvl w:ilvl="5" w:tplc="0421001B" w:tentative="1">
      <w:start w:val="1"/>
      <w:numFmt w:val="lowerRoman"/>
      <w:lvlText w:val="%6."/>
      <w:lvlJc w:val="right"/>
      <w:pPr>
        <w:ind w:left="5880" w:hanging="180"/>
      </w:pPr>
    </w:lvl>
    <w:lvl w:ilvl="6" w:tplc="0421000F" w:tentative="1">
      <w:start w:val="1"/>
      <w:numFmt w:val="decimal"/>
      <w:lvlText w:val="%7."/>
      <w:lvlJc w:val="left"/>
      <w:pPr>
        <w:ind w:left="6600" w:hanging="360"/>
      </w:pPr>
    </w:lvl>
    <w:lvl w:ilvl="7" w:tplc="04210019" w:tentative="1">
      <w:start w:val="1"/>
      <w:numFmt w:val="lowerLetter"/>
      <w:lvlText w:val="%8."/>
      <w:lvlJc w:val="left"/>
      <w:pPr>
        <w:ind w:left="7320" w:hanging="360"/>
      </w:pPr>
    </w:lvl>
    <w:lvl w:ilvl="8" w:tplc="0421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74">
    <w:nsid w:val="497D75C9"/>
    <w:multiLevelType w:val="hybridMultilevel"/>
    <w:tmpl w:val="E66A04F2"/>
    <w:lvl w:ilvl="0" w:tplc="D5B40D2C">
      <w:start w:val="9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4A556346"/>
    <w:multiLevelType w:val="hybridMultilevel"/>
    <w:tmpl w:val="A422505A"/>
    <w:lvl w:ilvl="0" w:tplc="A798E0CC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4A877065"/>
    <w:multiLevelType w:val="hybridMultilevel"/>
    <w:tmpl w:val="5B0E9CD6"/>
    <w:lvl w:ilvl="0" w:tplc="FFFFFFFF">
      <w:start w:val="1"/>
      <w:numFmt w:val="lowerLetter"/>
      <w:lvlText w:val="%1."/>
      <w:lvlJc w:val="left"/>
      <w:pPr>
        <w:ind w:left="2562" w:hanging="360"/>
      </w:pPr>
    </w:lvl>
    <w:lvl w:ilvl="1" w:tplc="FFFFFFFF" w:tentative="1">
      <w:start w:val="1"/>
      <w:numFmt w:val="lowerLetter"/>
      <w:lvlText w:val="%2."/>
      <w:lvlJc w:val="left"/>
      <w:pPr>
        <w:ind w:left="3282" w:hanging="360"/>
      </w:pPr>
    </w:lvl>
    <w:lvl w:ilvl="2" w:tplc="FFFFFFFF" w:tentative="1">
      <w:start w:val="1"/>
      <w:numFmt w:val="lowerRoman"/>
      <w:lvlText w:val="%3."/>
      <w:lvlJc w:val="right"/>
      <w:pPr>
        <w:ind w:left="4002" w:hanging="180"/>
      </w:pPr>
    </w:lvl>
    <w:lvl w:ilvl="3" w:tplc="FFFFFFFF" w:tentative="1">
      <w:start w:val="1"/>
      <w:numFmt w:val="decimal"/>
      <w:lvlText w:val="%4."/>
      <w:lvlJc w:val="left"/>
      <w:pPr>
        <w:ind w:left="4722" w:hanging="360"/>
      </w:pPr>
    </w:lvl>
    <w:lvl w:ilvl="4" w:tplc="FFFFFFFF" w:tentative="1">
      <w:start w:val="1"/>
      <w:numFmt w:val="lowerLetter"/>
      <w:lvlText w:val="%5."/>
      <w:lvlJc w:val="left"/>
      <w:pPr>
        <w:ind w:left="5442" w:hanging="360"/>
      </w:pPr>
    </w:lvl>
    <w:lvl w:ilvl="5" w:tplc="FFFFFFFF" w:tentative="1">
      <w:start w:val="1"/>
      <w:numFmt w:val="lowerRoman"/>
      <w:lvlText w:val="%6."/>
      <w:lvlJc w:val="right"/>
      <w:pPr>
        <w:ind w:left="6162" w:hanging="180"/>
      </w:pPr>
    </w:lvl>
    <w:lvl w:ilvl="6" w:tplc="FFFFFFFF" w:tentative="1">
      <w:start w:val="1"/>
      <w:numFmt w:val="decimal"/>
      <w:lvlText w:val="%7."/>
      <w:lvlJc w:val="left"/>
      <w:pPr>
        <w:ind w:left="6882" w:hanging="360"/>
      </w:pPr>
    </w:lvl>
    <w:lvl w:ilvl="7" w:tplc="FFFFFFFF" w:tentative="1">
      <w:start w:val="1"/>
      <w:numFmt w:val="lowerLetter"/>
      <w:lvlText w:val="%8."/>
      <w:lvlJc w:val="left"/>
      <w:pPr>
        <w:ind w:left="7602" w:hanging="360"/>
      </w:pPr>
    </w:lvl>
    <w:lvl w:ilvl="8" w:tplc="FFFFFFFF" w:tentative="1">
      <w:start w:val="1"/>
      <w:numFmt w:val="lowerRoman"/>
      <w:lvlText w:val="%9."/>
      <w:lvlJc w:val="right"/>
      <w:pPr>
        <w:ind w:left="8322" w:hanging="180"/>
      </w:pPr>
    </w:lvl>
  </w:abstractNum>
  <w:abstractNum w:abstractNumId="77">
    <w:nsid w:val="4C3C71AC"/>
    <w:multiLevelType w:val="hybridMultilevel"/>
    <w:tmpl w:val="19CC2214"/>
    <w:lvl w:ilvl="0" w:tplc="E5C0AF22">
      <w:start w:val="1"/>
      <w:numFmt w:val="lowerLetter"/>
      <w:lvlText w:val="%1."/>
      <w:lvlJc w:val="left"/>
      <w:pPr>
        <w:ind w:left="13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78">
    <w:nsid w:val="4C633B09"/>
    <w:multiLevelType w:val="hybridMultilevel"/>
    <w:tmpl w:val="24EE3AD4"/>
    <w:lvl w:ilvl="0" w:tplc="BEDA674E">
      <w:start w:val="8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>
    <w:nsid w:val="4D0E58FE"/>
    <w:multiLevelType w:val="hybridMultilevel"/>
    <w:tmpl w:val="3A4CFC06"/>
    <w:lvl w:ilvl="0" w:tplc="F7529658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0">
    <w:nsid w:val="4EB072B0"/>
    <w:multiLevelType w:val="hybridMultilevel"/>
    <w:tmpl w:val="7BD2C8CC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>
    <w:nsid w:val="4EE60C97"/>
    <w:multiLevelType w:val="hybridMultilevel"/>
    <w:tmpl w:val="63B6A9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2">
    <w:nsid w:val="4EF5643A"/>
    <w:multiLevelType w:val="hybridMultilevel"/>
    <w:tmpl w:val="9E046726"/>
    <w:lvl w:ilvl="0" w:tplc="382EAC62">
      <w:start w:val="1"/>
      <w:numFmt w:val="lowerLetter"/>
      <w:lvlText w:val="%1.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>
    <w:nsid w:val="4F594AAB"/>
    <w:multiLevelType w:val="hybridMultilevel"/>
    <w:tmpl w:val="40B0F9B8"/>
    <w:lvl w:ilvl="0" w:tplc="E6087350">
      <w:start w:val="1"/>
      <w:numFmt w:val="lowerLetter"/>
      <w:lvlText w:val="%1."/>
      <w:lvlJc w:val="left"/>
      <w:pPr>
        <w:ind w:left="927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4">
    <w:nsid w:val="4F8E3BA6"/>
    <w:multiLevelType w:val="hybridMultilevel"/>
    <w:tmpl w:val="4260E828"/>
    <w:lvl w:ilvl="0" w:tplc="53D234A4">
      <w:start w:val="1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>
    <w:nsid w:val="4F930344"/>
    <w:multiLevelType w:val="hybridMultilevel"/>
    <w:tmpl w:val="F558FBCA"/>
    <w:lvl w:ilvl="0" w:tplc="00B6AF0A">
      <w:start w:val="1"/>
      <w:numFmt w:val="decimal"/>
      <w:lvlText w:val="%1)"/>
      <w:lvlJc w:val="left"/>
      <w:pPr>
        <w:ind w:left="285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>
    <w:nsid w:val="532576C9"/>
    <w:multiLevelType w:val="hybridMultilevel"/>
    <w:tmpl w:val="3C3413CC"/>
    <w:lvl w:ilvl="0" w:tplc="B4BAEF7E">
      <w:start w:val="5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7">
    <w:nsid w:val="534E1511"/>
    <w:multiLevelType w:val="hybridMultilevel"/>
    <w:tmpl w:val="DBA6F4CA"/>
    <w:lvl w:ilvl="0" w:tplc="31F4DEF2">
      <w:start w:val="1"/>
      <w:numFmt w:val="lowerLetter"/>
      <w:lvlText w:val="%1.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>
    <w:nsid w:val="54353FFD"/>
    <w:multiLevelType w:val="hybridMultilevel"/>
    <w:tmpl w:val="00AC0DD8"/>
    <w:lvl w:ilvl="0" w:tplc="C9D0C674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9">
    <w:nsid w:val="54520BDE"/>
    <w:multiLevelType w:val="hybridMultilevel"/>
    <w:tmpl w:val="CCC898C2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0">
    <w:nsid w:val="559F0FC5"/>
    <w:multiLevelType w:val="hybridMultilevel"/>
    <w:tmpl w:val="324288A0"/>
    <w:lvl w:ilvl="0" w:tplc="04090011">
      <w:start w:val="1"/>
      <w:numFmt w:val="decimal"/>
      <w:lvlText w:val="%1)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1">
    <w:nsid w:val="590E42B1"/>
    <w:multiLevelType w:val="hybridMultilevel"/>
    <w:tmpl w:val="1400880C"/>
    <w:lvl w:ilvl="0" w:tplc="A11C3AE6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2">
    <w:nsid w:val="599F6AF1"/>
    <w:multiLevelType w:val="hybridMultilevel"/>
    <w:tmpl w:val="F6746C02"/>
    <w:lvl w:ilvl="0" w:tplc="B0B82E76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3">
    <w:nsid w:val="59AA0A07"/>
    <w:multiLevelType w:val="hybridMultilevel"/>
    <w:tmpl w:val="76C62156"/>
    <w:lvl w:ilvl="0" w:tplc="38090017">
      <w:start w:val="1"/>
      <w:numFmt w:val="lowerLetter"/>
      <w:lvlText w:val="%1)"/>
      <w:lvlJc w:val="left"/>
      <w:pPr>
        <w:ind w:left="2563" w:hanging="360"/>
      </w:pPr>
    </w:lvl>
    <w:lvl w:ilvl="1" w:tplc="38090019" w:tentative="1">
      <w:start w:val="1"/>
      <w:numFmt w:val="lowerLetter"/>
      <w:lvlText w:val="%2."/>
      <w:lvlJc w:val="left"/>
      <w:pPr>
        <w:ind w:left="3283" w:hanging="360"/>
      </w:pPr>
    </w:lvl>
    <w:lvl w:ilvl="2" w:tplc="3809001B" w:tentative="1">
      <w:start w:val="1"/>
      <w:numFmt w:val="lowerRoman"/>
      <w:lvlText w:val="%3."/>
      <w:lvlJc w:val="right"/>
      <w:pPr>
        <w:ind w:left="4003" w:hanging="180"/>
      </w:pPr>
    </w:lvl>
    <w:lvl w:ilvl="3" w:tplc="3809000F" w:tentative="1">
      <w:start w:val="1"/>
      <w:numFmt w:val="decimal"/>
      <w:lvlText w:val="%4."/>
      <w:lvlJc w:val="left"/>
      <w:pPr>
        <w:ind w:left="4723" w:hanging="360"/>
      </w:pPr>
    </w:lvl>
    <w:lvl w:ilvl="4" w:tplc="38090019" w:tentative="1">
      <w:start w:val="1"/>
      <w:numFmt w:val="lowerLetter"/>
      <w:lvlText w:val="%5."/>
      <w:lvlJc w:val="left"/>
      <w:pPr>
        <w:ind w:left="5443" w:hanging="360"/>
      </w:pPr>
    </w:lvl>
    <w:lvl w:ilvl="5" w:tplc="3809001B" w:tentative="1">
      <w:start w:val="1"/>
      <w:numFmt w:val="lowerRoman"/>
      <w:lvlText w:val="%6."/>
      <w:lvlJc w:val="right"/>
      <w:pPr>
        <w:ind w:left="6163" w:hanging="180"/>
      </w:pPr>
    </w:lvl>
    <w:lvl w:ilvl="6" w:tplc="3809000F" w:tentative="1">
      <w:start w:val="1"/>
      <w:numFmt w:val="decimal"/>
      <w:lvlText w:val="%7."/>
      <w:lvlJc w:val="left"/>
      <w:pPr>
        <w:ind w:left="6883" w:hanging="360"/>
      </w:pPr>
    </w:lvl>
    <w:lvl w:ilvl="7" w:tplc="38090019" w:tentative="1">
      <w:start w:val="1"/>
      <w:numFmt w:val="lowerLetter"/>
      <w:lvlText w:val="%8."/>
      <w:lvlJc w:val="left"/>
      <w:pPr>
        <w:ind w:left="7603" w:hanging="360"/>
      </w:pPr>
    </w:lvl>
    <w:lvl w:ilvl="8" w:tplc="38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94">
    <w:nsid w:val="5ADB3B12"/>
    <w:multiLevelType w:val="hybridMultilevel"/>
    <w:tmpl w:val="4EA2069E"/>
    <w:lvl w:ilvl="0" w:tplc="12CEC8F8">
      <w:start w:val="4"/>
      <w:numFmt w:val="lowerLetter"/>
      <w:lvlText w:val="%1."/>
      <w:lvlJc w:val="left"/>
      <w:pPr>
        <w:ind w:left="313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850" w:hanging="360"/>
      </w:pPr>
    </w:lvl>
    <w:lvl w:ilvl="2" w:tplc="3809001B" w:tentative="1">
      <w:start w:val="1"/>
      <w:numFmt w:val="lowerRoman"/>
      <w:lvlText w:val="%3."/>
      <w:lvlJc w:val="right"/>
      <w:pPr>
        <w:ind w:left="4570" w:hanging="180"/>
      </w:pPr>
    </w:lvl>
    <w:lvl w:ilvl="3" w:tplc="3809000F" w:tentative="1">
      <w:start w:val="1"/>
      <w:numFmt w:val="decimal"/>
      <w:lvlText w:val="%4."/>
      <w:lvlJc w:val="left"/>
      <w:pPr>
        <w:ind w:left="5290" w:hanging="360"/>
      </w:pPr>
    </w:lvl>
    <w:lvl w:ilvl="4" w:tplc="38090019" w:tentative="1">
      <w:start w:val="1"/>
      <w:numFmt w:val="lowerLetter"/>
      <w:lvlText w:val="%5."/>
      <w:lvlJc w:val="left"/>
      <w:pPr>
        <w:ind w:left="6010" w:hanging="360"/>
      </w:pPr>
    </w:lvl>
    <w:lvl w:ilvl="5" w:tplc="3809001B" w:tentative="1">
      <w:start w:val="1"/>
      <w:numFmt w:val="lowerRoman"/>
      <w:lvlText w:val="%6."/>
      <w:lvlJc w:val="right"/>
      <w:pPr>
        <w:ind w:left="6730" w:hanging="180"/>
      </w:pPr>
    </w:lvl>
    <w:lvl w:ilvl="6" w:tplc="3809000F" w:tentative="1">
      <w:start w:val="1"/>
      <w:numFmt w:val="decimal"/>
      <w:lvlText w:val="%7."/>
      <w:lvlJc w:val="left"/>
      <w:pPr>
        <w:ind w:left="7450" w:hanging="360"/>
      </w:pPr>
    </w:lvl>
    <w:lvl w:ilvl="7" w:tplc="38090019" w:tentative="1">
      <w:start w:val="1"/>
      <w:numFmt w:val="lowerLetter"/>
      <w:lvlText w:val="%8."/>
      <w:lvlJc w:val="left"/>
      <w:pPr>
        <w:ind w:left="8170" w:hanging="360"/>
      </w:pPr>
    </w:lvl>
    <w:lvl w:ilvl="8" w:tplc="3809001B" w:tentative="1">
      <w:start w:val="1"/>
      <w:numFmt w:val="lowerRoman"/>
      <w:lvlText w:val="%9."/>
      <w:lvlJc w:val="right"/>
      <w:pPr>
        <w:ind w:left="8890" w:hanging="180"/>
      </w:pPr>
    </w:lvl>
  </w:abstractNum>
  <w:abstractNum w:abstractNumId="95">
    <w:nsid w:val="5C7D7D76"/>
    <w:multiLevelType w:val="hybridMultilevel"/>
    <w:tmpl w:val="B334762C"/>
    <w:lvl w:ilvl="0" w:tplc="DACECB42">
      <w:start w:val="1"/>
      <w:numFmt w:val="decimal"/>
      <w:lvlText w:val="%1."/>
      <w:lvlJc w:val="left"/>
      <w:pPr>
        <w:ind w:left="1212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96">
    <w:nsid w:val="5CE2153A"/>
    <w:multiLevelType w:val="hybridMultilevel"/>
    <w:tmpl w:val="7BD2C8CC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7">
    <w:nsid w:val="5E0F3940"/>
    <w:multiLevelType w:val="hybridMultilevel"/>
    <w:tmpl w:val="F536CA2C"/>
    <w:lvl w:ilvl="0" w:tplc="BDF2879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8">
    <w:nsid w:val="5E302C4C"/>
    <w:multiLevelType w:val="hybridMultilevel"/>
    <w:tmpl w:val="52B2D3B4"/>
    <w:lvl w:ilvl="0" w:tplc="04090011">
      <w:start w:val="1"/>
      <w:numFmt w:val="decimal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99">
    <w:nsid w:val="5FA0526C"/>
    <w:multiLevelType w:val="hybridMultilevel"/>
    <w:tmpl w:val="8834C0DA"/>
    <w:lvl w:ilvl="0" w:tplc="75D019BC">
      <w:start w:val="4"/>
      <w:numFmt w:val="decimal"/>
      <w:lvlText w:val="%1)"/>
      <w:lvlJc w:val="left"/>
      <w:pPr>
        <w:ind w:left="28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>
    <w:nsid w:val="6042019B"/>
    <w:multiLevelType w:val="hybridMultilevel"/>
    <w:tmpl w:val="DCDA16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1">
    <w:nsid w:val="614E4AC0"/>
    <w:multiLevelType w:val="hybridMultilevel"/>
    <w:tmpl w:val="B780522E"/>
    <w:lvl w:ilvl="0" w:tplc="FFFFFFFF">
      <w:start w:val="1"/>
      <w:numFmt w:val="decimal"/>
      <w:lvlText w:val="%1)"/>
      <w:lvlJc w:val="left"/>
      <w:pPr>
        <w:ind w:left="2880" w:hanging="360"/>
      </w:pPr>
    </w:lvl>
    <w:lvl w:ilvl="1" w:tplc="FFFFFFFF">
      <w:start w:val="1"/>
      <w:numFmt w:val="lowerLetter"/>
      <w:lvlText w:val="%2."/>
      <w:lvlJc w:val="left"/>
      <w:pPr>
        <w:ind w:left="3600" w:hanging="360"/>
      </w:pPr>
    </w:lvl>
    <w:lvl w:ilvl="2" w:tplc="FFFFFFFF">
      <w:start w:val="1"/>
      <w:numFmt w:val="lowerRoman"/>
      <w:lvlText w:val="%3."/>
      <w:lvlJc w:val="right"/>
      <w:pPr>
        <w:ind w:left="4320" w:hanging="180"/>
      </w:pPr>
    </w:lvl>
    <w:lvl w:ilvl="3" w:tplc="FFFFFFFF">
      <w:start w:val="1"/>
      <w:numFmt w:val="decimal"/>
      <w:lvlText w:val="%4."/>
      <w:lvlJc w:val="left"/>
      <w:pPr>
        <w:ind w:left="5040" w:hanging="360"/>
      </w:pPr>
    </w:lvl>
    <w:lvl w:ilvl="4" w:tplc="FFFFFFFF">
      <w:start w:val="1"/>
      <w:numFmt w:val="lowerLetter"/>
      <w:lvlText w:val="%5."/>
      <w:lvlJc w:val="left"/>
      <w:pPr>
        <w:ind w:left="5760" w:hanging="360"/>
      </w:pPr>
    </w:lvl>
    <w:lvl w:ilvl="5" w:tplc="FFFFFFFF">
      <w:start w:val="1"/>
      <w:numFmt w:val="lowerRoman"/>
      <w:lvlText w:val="%6."/>
      <w:lvlJc w:val="right"/>
      <w:pPr>
        <w:ind w:left="6480" w:hanging="180"/>
      </w:pPr>
    </w:lvl>
    <w:lvl w:ilvl="6" w:tplc="FFFFFFFF">
      <w:start w:val="1"/>
      <w:numFmt w:val="decimal"/>
      <w:lvlText w:val="%7."/>
      <w:lvlJc w:val="left"/>
      <w:pPr>
        <w:ind w:left="7200" w:hanging="360"/>
      </w:pPr>
    </w:lvl>
    <w:lvl w:ilvl="7" w:tplc="FFFFFFFF">
      <w:start w:val="1"/>
      <w:numFmt w:val="lowerLetter"/>
      <w:lvlText w:val="%8."/>
      <w:lvlJc w:val="left"/>
      <w:pPr>
        <w:ind w:left="7920" w:hanging="360"/>
      </w:pPr>
    </w:lvl>
    <w:lvl w:ilvl="8" w:tplc="FFFFFFFF">
      <w:start w:val="1"/>
      <w:numFmt w:val="lowerRoman"/>
      <w:lvlText w:val="%9."/>
      <w:lvlJc w:val="right"/>
      <w:pPr>
        <w:ind w:left="8640" w:hanging="180"/>
      </w:pPr>
    </w:lvl>
  </w:abstractNum>
  <w:abstractNum w:abstractNumId="102">
    <w:nsid w:val="626E5DD9"/>
    <w:multiLevelType w:val="hybridMultilevel"/>
    <w:tmpl w:val="16400C68"/>
    <w:lvl w:ilvl="0" w:tplc="2CC03306">
      <w:start w:val="3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>
    <w:nsid w:val="63092216"/>
    <w:multiLevelType w:val="hybridMultilevel"/>
    <w:tmpl w:val="FF40F048"/>
    <w:lvl w:ilvl="0" w:tplc="6644CFF8">
      <w:start w:val="1"/>
      <w:numFmt w:val="upperLetter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04">
    <w:nsid w:val="63E35177"/>
    <w:multiLevelType w:val="hybridMultilevel"/>
    <w:tmpl w:val="14FE90C2"/>
    <w:lvl w:ilvl="0" w:tplc="8156206A">
      <w:start w:val="3"/>
      <w:numFmt w:val="lowerLetter"/>
      <w:lvlText w:val="%1)"/>
      <w:lvlJc w:val="left"/>
      <w:pPr>
        <w:ind w:left="25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5">
    <w:nsid w:val="64571BDD"/>
    <w:multiLevelType w:val="hybridMultilevel"/>
    <w:tmpl w:val="7EDC3CDA"/>
    <w:lvl w:ilvl="0" w:tplc="DF58CB44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06">
    <w:nsid w:val="64892B54"/>
    <w:multiLevelType w:val="hybridMultilevel"/>
    <w:tmpl w:val="CDB2BE0E"/>
    <w:lvl w:ilvl="0" w:tplc="610A13C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>
    <w:nsid w:val="64DE53F0"/>
    <w:multiLevelType w:val="hybridMultilevel"/>
    <w:tmpl w:val="C59A42E2"/>
    <w:lvl w:ilvl="0" w:tplc="40F45426">
      <w:start w:val="1"/>
      <w:numFmt w:val="decimal"/>
      <w:lvlText w:val="%1)"/>
      <w:lvlJc w:val="left"/>
      <w:pPr>
        <w:ind w:left="285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8">
    <w:nsid w:val="66006A0B"/>
    <w:multiLevelType w:val="multilevel"/>
    <w:tmpl w:val="F76807CC"/>
    <w:lvl w:ilvl="0">
      <w:start w:val="1"/>
      <w:numFmt w:val="decimal"/>
      <w:pStyle w:val="Heading1"/>
      <w:lvlText w:val="%1"/>
      <w:lvlJc w:val="left"/>
      <w:pPr>
        <w:ind w:left="3977" w:hanging="432"/>
      </w:pPr>
    </w:lvl>
    <w:lvl w:ilvl="1">
      <w:start w:val="1"/>
      <w:numFmt w:val="decimal"/>
      <w:lvlText w:val="%1.%2"/>
      <w:lvlJc w:val="left"/>
      <w:pPr>
        <w:ind w:left="4121" w:hanging="576"/>
      </w:pPr>
      <w:rPr>
        <w:rFonts w:ascii="Times New Roman" w:hAnsi="Times New Roman" w:cs="Times New Roman" w:hint="default"/>
        <w:color w:val="auto"/>
        <w:sz w:val="22"/>
        <w:szCs w:val="22"/>
      </w:rPr>
    </w:lvl>
    <w:lvl w:ilvl="2">
      <w:start w:val="1"/>
      <w:numFmt w:val="decimal"/>
      <w:lvlText w:val="%3."/>
      <w:lvlJc w:val="left"/>
      <w:pPr>
        <w:ind w:left="4265" w:hanging="720"/>
      </w:pPr>
    </w:lvl>
    <w:lvl w:ilvl="3">
      <w:start w:val="1"/>
      <w:numFmt w:val="decimal"/>
      <w:pStyle w:val="Heading4"/>
      <w:lvlText w:val="%1.%2.%3.%4"/>
      <w:lvlJc w:val="left"/>
      <w:pPr>
        <w:ind w:left="4409" w:hanging="864"/>
      </w:pPr>
    </w:lvl>
    <w:lvl w:ilvl="4">
      <w:start w:val="1"/>
      <w:numFmt w:val="decimal"/>
      <w:pStyle w:val="Heading5"/>
      <w:lvlText w:val="%1.%2.%3.%4.%5"/>
      <w:lvlJc w:val="left"/>
      <w:pPr>
        <w:ind w:left="4553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4697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4841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4985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5129" w:hanging="1584"/>
      </w:pPr>
    </w:lvl>
  </w:abstractNum>
  <w:abstractNum w:abstractNumId="109">
    <w:nsid w:val="687D58D7"/>
    <w:multiLevelType w:val="hybridMultilevel"/>
    <w:tmpl w:val="05C469A0"/>
    <w:lvl w:ilvl="0" w:tplc="04090011">
      <w:start w:val="1"/>
      <w:numFmt w:val="decimal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10">
    <w:nsid w:val="6A6E4EC2"/>
    <w:multiLevelType w:val="hybridMultilevel"/>
    <w:tmpl w:val="61DA6926"/>
    <w:lvl w:ilvl="0" w:tplc="11566882">
      <w:start w:val="7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1">
    <w:nsid w:val="6B9B7415"/>
    <w:multiLevelType w:val="hybridMultilevel"/>
    <w:tmpl w:val="89B8F016"/>
    <w:lvl w:ilvl="0" w:tplc="1D9E8890">
      <w:start w:val="4"/>
      <w:numFmt w:val="lowerLetter"/>
      <w:lvlText w:val="%1."/>
      <w:lvlJc w:val="left"/>
      <w:pPr>
        <w:ind w:left="360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>
    <w:nsid w:val="6C4A1DA8"/>
    <w:multiLevelType w:val="hybridMultilevel"/>
    <w:tmpl w:val="BF3E37EE"/>
    <w:lvl w:ilvl="0" w:tplc="49641076">
      <w:start w:val="6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>
    <w:nsid w:val="6C751A05"/>
    <w:multiLevelType w:val="hybridMultilevel"/>
    <w:tmpl w:val="B440A7DA"/>
    <w:lvl w:ilvl="0" w:tplc="38090011">
      <w:start w:val="1"/>
      <w:numFmt w:val="decimal"/>
      <w:lvlText w:val="%1)"/>
      <w:lvlJc w:val="left"/>
      <w:pPr>
        <w:ind w:left="2563" w:hanging="360"/>
      </w:pPr>
    </w:lvl>
    <w:lvl w:ilvl="1" w:tplc="38090019" w:tentative="1">
      <w:start w:val="1"/>
      <w:numFmt w:val="lowerLetter"/>
      <w:lvlText w:val="%2."/>
      <w:lvlJc w:val="left"/>
      <w:pPr>
        <w:ind w:left="3283" w:hanging="360"/>
      </w:pPr>
    </w:lvl>
    <w:lvl w:ilvl="2" w:tplc="3809001B" w:tentative="1">
      <w:start w:val="1"/>
      <w:numFmt w:val="lowerRoman"/>
      <w:lvlText w:val="%3."/>
      <w:lvlJc w:val="right"/>
      <w:pPr>
        <w:ind w:left="4003" w:hanging="180"/>
      </w:pPr>
    </w:lvl>
    <w:lvl w:ilvl="3" w:tplc="3809000F" w:tentative="1">
      <w:start w:val="1"/>
      <w:numFmt w:val="decimal"/>
      <w:lvlText w:val="%4."/>
      <w:lvlJc w:val="left"/>
      <w:pPr>
        <w:ind w:left="4723" w:hanging="360"/>
      </w:pPr>
    </w:lvl>
    <w:lvl w:ilvl="4" w:tplc="38090019" w:tentative="1">
      <w:start w:val="1"/>
      <w:numFmt w:val="lowerLetter"/>
      <w:lvlText w:val="%5."/>
      <w:lvlJc w:val="left"/>
      <w:pPr>
        <w:ind w:left="5443" w:hanging="360"/>
      </w:pPr>
    </w:lvl>
    <w:lvl w:ilvl="5" w:tplc="3809001B" w:tentative="1">
      <w:start w:val="1"/>
      <w:numFmt w:val="lowerRoman"/>
      <w:lvlText w:val="%6."/>
      <w:lvlJc w:val="right"/>
      <w:pPr>
        <w:ind w:left="6163" w:hanging="180"/>
      </w:pPr>
    </w:lvl>
    <w:lvl w:ilvl="6" w:tplc="3809000F" w:tentative="1">
      <w:start w:val="1"/>
      <w:numFmt w:val="decimal"/>
      <w:lvlText w:val="%7."/>
      <w:lvlJc w:val="left"/>
      <w:pPr>
        <w:ind w:left="6883" w:hanging="360"/>
      </w:pPr>
    </w:lvl>
    <w:lvl w:ilvl="7" w:tplc="38090019" w:tentative="1">
      <w:start w:val="1"/>
      <w:numFmt w:val="lowerLetter"/>
      <w:lvlText w:val="%8."/>
      <w:lvlJc w:val="left"/>
      <w:pPr>
        <w:ind w:left="7603" w:hanging="360"/>
      </w:pPr>
    </w:lvl>
    <w:lvl w:ilvl="8" w:tplc="38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14">
    <w:nsid w:val="6DC2094F"/>
    <w:multiLevelType w:val="hybridMultilevel"/>
    <w:tmpl w:val="9042BDB2"/>
    <w:lvl w:ilvl="0" w:tplc="04090011">
      <w:start w:val="1"/>
      <w:numFmt w:val="decimal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15">
    <w:nsid w:val="6E0E7036"/>
    <w:multiLevelType w:val="hybridMultilevel"/>
    <w:tmpl w:val="3C88AAA0"/>
    <w:lvl w:ilvl="0" w:tplc="4E0EC58A">
      <w:start w:val="1"/>
      <w:numFmt w:val="decimal"/>
      <w:lvlText w:val="%1)"/>
      <w:lvlJc w:val="left"/>
      <w:pPr>
        <w:ind w:left="285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6">
    <w:nsid w:val="70D203FF"/>
    <w:multiLevelType w:val="hybridMultilevel"/>
    <w:tmpl w:val="D812E030"/>
    <w:lvl w:ilvl="0" w:tplc="28BE8758">
      <w:start w:val="2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7">
    <w:nsid w:val="71DC5F1E"/>
    <w:multiLevelType w:val="hybridMultilevel"/>
    <w:tmpl w:val="93F80088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8">
    <w:nsid w:val="72420B63"/>
    <w:multiLevelType w:val="hybridMultilevel"/>
    <w:tmpl w:val="102CE512"/>
    <w:lvl w:ilvl="0" w:tplc="62EA4022">
      <w:start w:val="1"/>
      <w:numFmt w:val="lowerLetter"/>
      <w:lvlText w:val="%1."/>
      <w:lvlJc w:val="left"/>
      <w:pPr>
        <w:ind w:left="3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119">
    <w:nsid w:val="73845C02"/>
    <w:multiLevelType w:val="hybridMultilevel"/>
    <w:tmpl w:val="02A02B50"/>
    <w:lvl w:ilvl="0" w:tplc="AAA29894">
      <w:start w:val="2"/>
      <w:numFmt w:val="lowerLetter"/>
      <w:lvlText w:val="%1)"/>
      <w:lvlJc w:val="left"/>
      <w:pPr>
        <w:ind w:left="25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0">
    <w:nsid w:val="74900D64"/>
    <w:multiLevelType w:val="hybridMultilevel"/>
    <w:tmpl w:val="C39CEDC8"/>
    <w:lvl w:ilvl="0" w:tplc="8B32788A">
      <w:start w:val="3"/>
      <w:numFmt w:val="lowerLetter"/>
      <w:lvlText w:val="%1.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1">
    <w:nsid w:val="76C8361B"/>
    <w:multiLevelType w:val="hybridMultilevel"/>
    <w:tmpl w:val="CFF8E7F2"/>
    <w:lvl w:ilvl="0" w:tplc="6B2A9B78">
      <w:start w:val="1"/>
      <w:numFmt w:val="lowerLetter"/>
      <w:lvlText w:val="%1)"/>
      <w:lvlJc w:val="left"/>
      <w:pPr>
        <w:ind w:left="25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2">
    <w:nsid w:val="779C61EB"/>
    <w:multiLevelType w:val="hybridMultilevel"/>
    <w:tmpl w:val="43C8A49A"/>
    <w:lvl w:ilvl="0" w:tplc="380ED4E8">
      <w:start w:val="9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3">
    <w:nsid w:val="77BB1D52"/>
    <w:multiLevelType w:val="hybridMultilevel"/>
    <w:tmpl w:val="EDF45FC0"/>
    <w:lvl w:ilvl="0" w:tplc="04090011">
      <w:start w:val="1"/>
      <w:numFmt w:val="decimal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24">
    <w:nsid w:val="7A5A1D07"/>
    <w:multiLevelType w:val="hybridMultilevel"/>
    <w:tmpl w:val="861EAA34"/>
    <w:lvl w:ilvl="0" w:tplc="90A6B774">
      <w:start w:val="7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25">
    <w:nsid w:val="7DF50153"/>
    <w:multiLevelType w:val="hybridMultilevel"/>
    <w:tmpl w:val="565439A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6">
    <w:nsid w:val="7EF6749A"/>
    <w:multiLevelType w:val="hybridMultilevel"/>
    <w:tmpl w:val="59A6C050"/>
    <w:lvl w:ilvl="0" w:tplc="04090011">
      <w:start w:val="1"/>
      <w:numFmt w:val="decimal"/>
      <w:lvlText w:val="%1)"/>
      <w:lvlJc w:val="left"/>
      <w:pPr>
        <w:ind w:left="4320" w:hanging="360"/>
      </w:pPr>
    </w:lvl>
    <w:lvl w:ilvl="1" w:tplc="04090019" w:tentative="1">
      <w:start w:val="1"/>
      <w:numFmt w:val="lowerLetter"/>
      <w:lvlText w:val="%2."/>
      <w:lvlJc w:val="left"/>
      <w:pPr>
        <w:ind w:left="5040" w:hanging="360"/>
      </w:pPr>
    </w:lvl>
    <w:lvl w:ilvl="2" w:tplc="0409001B" w:tentative="1">
      <w:start w:val="1"/>
      <w:numFmt w:val="lowerRoman"/>
      <w:lvlText w:val="%3."/>
      <w:lvlJc w:val="right"/>
      <w:pPr>
        <w:ind w:left="5760" w:hanging="180"/>
      </w:pPr>
    </w:lvl>
    <w:lvl w:ilvl="3" w:tplc="0409000F" w:tentative="1">
      <w:start w:val="1"/>
      <w:numFmt w:val="decimal"/>
      <w:lvlText w:val="%4."/>
      <w:lvlJc w:val="left"/>
      <w:pPr>
        <w:ind w:left="6480" w:hanging="360"/>
      </w:pPr>
    </w:lvl>
    <w:lvl w:ilvl="4" w:tplc="04090019" w:tentative="1">
      <w:start w:val="1"/>
      <w:numFmt w:val="lowerLetter"/>
      <w:lvlText w:val="%5."/>
      <w:lvlJc w:val="left"/>
      <w:pPr>
        <w:ind w:left="7200" w:hanging="360"/>
      </w:pPr>
    </w:lvl>
    <w:lvl w:ilvl="5" w:tplc="0409001B" w:tentative="1">
      <w:start w:val="1"/>
      <w:numFmt w:val="lowerRoman"/>
      <w:lvlText w:val="%6."/>
      <w:lvlJc w:val="right"/>
      <w:pPr>
        <w:ind w:left="7920" w:hanging="180"/>
      </w:pPr>
    </w:lvl>
    <w:lvl w:ilvl="6" w:tplc="0409000F" w:tentative="1">
      <w:start w:val="1"/>
      <w:numFmt w:val="decimal"/>
      <w:lvlText w:val="%7."/>
      <w:lvlJc w:val="left"/>
      <w:pPr>
        <w:ind w:left="8640" w:hanging="360"/>
      </w:pPr>
    </w:lvl>
    <w:lvl w:ilvl="7" w:tplc="04090019" w:tentative="1">
      <w:start w:val="1"/>
      <w:numFmt w:val="lowerLetter"/>
      <w:lvlText w:val="%8."/>
      <w:lvlJc w:val="left"/>
      <w:pPr>
        <w:ind w:left="9360" w:hanging="360"/>
      </w:pPr>
    </w:lvl>
    <w:lvl w:ilvl="8" w:tplc="0409001B" w:tentative="1">
      <w:start w:val="1"/>
      <w:numFmt w:val="lowerRoman"/>
      <w:lvlText w:val="%9."/>
      <w:lvlJc w:val="right"/>
      <w:pPr>
        <w:ind w:left="10080" w:hanging="180"/>
      </w:pPr>
    </w:lvl>
  </w:abstractNum>
  <w:num w:numId="1">
    <w:abstractNumId w:val="66"/>
  </w:num>
  <w:num w:numId="2">
    <w:abstractNumId w:val="0"/>
  </w:num>
  <w:num w:numId="3">
    <w:abstractNumId w:val="7"/>
  </w:num>
  <w:num w:numId="4">
    <w:abstractNumId w:val="88"/>
  </w:num>
  <w:num w:numId="5">
    <w:abstractNumId w:val="126"/>
  </w:num>
  <w:num w:numId="6">
    <w:abstractNumId w:val="26"/>
  </w:num>
  <w:num w:numId="7">
    <w:abstractNumId w:val="19"/>
  </w:num>
  <w:num w:numId="8">
    <w:abstractNumId w:val="68"/>
  </w:num>
  <w:num w:numId="9">
    <w:abstractNumId w:val="3"/>
  </w:num>
  <w:num w:numId="10">
    <w:abstractNumId w:val="69"/>
  </w:num>
  <w:num w:numId="11">
    <w:abstractNumId w:val="100"/>
  </w:num>
  <w:num w:numId="12">
    <w:abstractNumId w:val="25"/>
  </w:num>
  <w:num w:numId="13">
    <w:abstractNumId w:val="52"/>
  </w:num>
  <w:num w:numId="14">
    <w:abstractNumId w:val="36"/>
  </w:num>
  <w:num w:numId="15">
    <w:abstractNumId w:val="108"/>
  </w:num>
  <w:num w:numId="16">
    <w:abstractNumId w:val="24"/>
  </w:num>
  <w:num w:numId="17">
    <w:abstractNumId w:val="33"/>
  </w:num>
  <w:num w:numId="18">
    <w:abstractNumId w:val="102"/>
  </w:num>
  <w:num w:numId="19">
    <w:abstractNumId w:val="92"/>
  </w:num>
  <w:num w:numId="20">
    <w:abstractNumId w:val="70"/>
  </w:num>
  <w:num w:numId="21">
    <w:abstractNumId w:val="71"/>
  </w:num>
  <w:num w:numId="22">
    <w:abstractNumId w:val="116"/>
  </w:num>
  <w:num w:numId="23">
    <w:abstractNumId w:val="81"/>
  </w:num>
  <w:num w:numId="24">
    <w:abstractNumId w:val="6"/>
  </w:num>
  <w:num w:numId="25">
    <w:abstractNumId w:val="32"/>
  </w:num>
  <w:num w:numId="26">
    <w:abstractNumId w:val="48"/>
  </w:num>
  <w:num w:numId="27">
    <w:abstractNumId w:val="11"/>
  </w:num>
  <w:num w:numId="28">
    <w:abstractNumId w:val="8"/>
  </w:num>
  <w:num w:numId="29">
    <w:abstractNumId w:val="118"/>
  </w:num>
  <w:num w:numId="30">
    <w:abstractNumId w:val="30"/>
  </w:num>
  <w:num w:numId="31">
    <w:abstractNumId w:val="95"/>
  </w:num>
  <w:num w:numId="32">
    <w:abstractNumId w:val="59"/>
  </w:num>
  <w:num w:numId="33">
    <w:abstractNumId w:val="45"/>
  </w:num>
  <w:num w:numId="34">
    <w:abstractNumId w:val="84"/>
  </w:num>
  <w:num w:numId="35">
    <w:abstractNumId w:val="35"/>
  </w:num>
  <w:num w:numId="36">
    <w:abstractNumId w:val="9"/>
  </w:num>
  <w:num w:numId="37">
    <w:abstractNumId w:val="76"/>
  </w:num>
  <w:num w:numId="38">
    <w:abstractNumId w:val="101"/>
  </w:num>
  <w:num w:numId="39">
    <w:abstractNumId w:val="62"/>
  </w:num>
  <w:num w:numId="40">
    <w:abstractNumId w:val="43"/>
  </w:num>
  <w:num w:numId="41">
    <w:abstractNumId w:val="60"/>
  </w:num>
  <w:num w:numId="42">
    <w:abstractNumId w:val="1"/>
  </w:num>
  <w:num w:numId="43">
    <w:abstractNumId w:val="99"/>
  </w:num>
  <w:num w:numId="44">
    <w:abstractNumId w:val="15"/>
  </w:num>
  <w:num w:numId="45">
    <w:abstractNumId w:val="65"/>
  </w:num>
  <w:num w:numId="46">
    <w:abstractNumId w:val="39"/>
  </w:num>
  <w:num w:numId="47">
    <w:abstractNumId w:val="13"/>
  </w:num>
  <w:num w:numId="48">
    <w:abstractNumId w:val="72"/>
  </w:num>
  <w:num w:numId="49">
    <w:abstractNumId w:val="42"/>
  </w:num>
  <w:num w:numId="50">
    <w:abstractNumId w:val="112"/>
  </w:num>
  <w:num w:numId="51">
    <w:abstractNumId w:val="50"/>
  </w:num>
  <w:num w:numId="52">
    <w:abstractNumId w:val="110"/>
  </w:num>
  <w:num w:numId="53">
    <w:abstractNumId w:val="123"/>
  </w:num>
  <w:num w:numId="54">
    <w:abstractNumId w:val="78"/>
  </w:num>
  <w:num w:numId="55">
    <w:abstractNumId w:val="89"/>
  </w:num>
  <w:num w:numId="56">
    <w:abstractNumId w:val="74"/>
  </w:num>
  <w:num w:numId="57">
    <w:abstractNumId w:val="67"/>
  </w:num>
  <w:num w:numId="58">
    <w:abstractNumId w:val="98"/>
  </w:num>
  <w:num w:numId="59">
    <w:abstractNumId w:val="22"/>
  </w:num>
  <w:num w:numId="60">
    <w:abstractNumId w:val="117"/>
  </w:num>
  <w:num w:numId="61">
    <w:abstractNumId w:val="44"/>
  </w:num>
  <w:num w:numId="62">
    <w:abstractNumId w:val="114"/>
  </w:num>
  <w:num w:numId="63">
    <w:abstractNumId w:val="109"/>
  </w:num>
  <w:num w:numId="64">
    <w:abstractNumId w:val="18"/>
  </w:num>
  <w:num w:numId="65">
    <w:abstractNumId w:val="34"/>
  </w:num>
  <w:num w:numId="66">
    <w:abstractNumId w:val="86"/>
  </w:num>
  <w:num w:numId="67">
    <w:abstractNumId w:val="58"/>
  </w:num>
  <w:num w:numId="68">
    <w:abstractNumId w:val="124"/>
  </w:num>
  <w:num w:numId="69">
    <w:abstractNumId w:val="57"/>
  </w:num>
  <w:num w:numId="70">
    <w:abstractNumId w:val="75"/>
  </w:num>
  <w:num w:numId="71">
    <w:abstractNumId w:val="23"/>
  </w:num>
  <w:num w:numId="72">
    <w:abstractNumId w:val="113"/>
  </w:num>
  <w:num w:numId="73">
    <w:abstractNumId w:val="29"/>
  </w:num>
  <w:num w:numId="74">
    <w:abstractNumId w:val="122"/>
  </w:num>
  <w:num w:numId="75">
    <w:abstractNumId w:val="21"/>
  </w:num>
  <w:num w:numId="76">
    <w:abstractNumId w:val="53"/>
  </w:num>
  <w:num w:numId="77">
    <w:abstractNumId w:val="51"/>
  </w:num>
  <w:num w:numId="78">
    <w:abstractNumId w:val="63"/>
  </w:num>
  <w:num w:numId="79">
    <w:abstractNumId w:val="93"/>
  </w:num>
  <w:num w:numId="80">
    <w:abstractNumId w:val="14"/>
  </w:num>
  <w:num w:numId="81">
    <w:abstractNumId w:val="107"/>
  </w:num>
  <w:num w:numId="82">
    <w:abstractNumId w:val="37"/>
  </w:num>
  <w:num w:numId="83">
    <w:abstractNumId w:val="115"/>
  </w:num>
  <w:num w:numId="84">
    <w:abstractNumId w:val="47"/>
  </w:num>
  <w:num w:numId="85">
    <w:abstractNumId w:val="119"/>
  </w:num>
  <w:num w:numId="86">
    <w:abstractNumId w:val="121"/>
  </w:num>
  <w:num w:numId="87">
    <w:abstractNumId w:val="56"/>
  </w:num>
  <w:num w:numId="88">
    <w:abstractNumId w:val="16"/>
  </w:num>
  <w:num w:numId="89">
    <w:abstractNumId w:val="104"/>
  </w:num>
  <w:num w:numId="90">
    <w:abstractNumId w:val="85"/>
  </w:num>
  <w:num w:numId="91">
    <w:abstractNumId w:val="10"/>
  </w:num>
  <w:num w:numId="92">
    <w:abstractNumId w:val="73"/>
  </w:num>
  <w:num w:numId="93">
    <w:abstractNumId w:val="2"/>
  </w:num>
  <w:num w:numId="94">
    <w:abstractNumId w:val="46"/>
  </w:num>
  <w:num w:numId="95">
    <w:abstractNumId w:val="87"/>
  </w:num>
  <w:num w:numId="96">
    <w:abstractNumId w:val="20"/>
  </w:num>
  <w:num w:numId="97">
    <w:abstractNumId w:val="90"/>
  </w:num>
  <w:num w:numId="98">
    <w:abstractNumId w:val="82"/>
  </w:num>
  <w:num w:numId="99">
    <w:abstractNumId w:val="97"/>
  </w:num>
  <w:num w:numId="100">
    <w:abstractNumId w:val="106"/>
  </w:num>
  <w:num w:numId="101">
    <w:abstractNumId w:val="27"/>
  </w:num>
  <w:num w:numId="102">
    <w:abstractNumId w:val="83"/>
  </w:num>
  <w:num w:numId="103">
    <w:abstractNumId w:val="38"/>
  </w:num>
  <w:num w:numId="104">
    <w:abstractNumId w:val="96"/>
  </w:num>
  <w:num w:numId="105">
    <w:abstractNumId w:val="105"/>
  </w:num>
  <w:num w:numId="106">
    <w:abstractNumId w:val="40"/>
  </w:num>
  <w:num w:numId="107">
    <w:abstractNumId w:val="64"/>
  </w:num>
  <w:num w:numId="108">
    <w:abstractNumId w:val="79"/>
  </w:num>
  <w:num w:numId="109">
    <w:abstractNumId w:val="49"/>
  </w:num>
  <w:num w:numId="110">
    <w:abstractNumId w:val="80"/>
  </w:num>
  <w:num w:numId="111">
    <w:abstractNumId w:val="41"/>
  </w:num>
  <w:num w:numId="112">
    <w:abstractNumId w:val="91"/>
  </w:num>
  <w:num w:numId="113">
    <w:abstractNumId w:val="125"/>
  </w:num>
  <w:num w:numId="114">
    <w:abstractNumId w:val="31"/>
  </w:num>
  <w:num w:numId="115">
    <w:abstractNumId w:val="103"/>
  </w:num>
  <w:num w:numId="116">
    <w:abstractNumId w:val="5"/>
  </w:num>
  <w:num w:numId="117">
    <w:abstractNumId w:val="54"/>
  </w:num>
  <w:num w:numId="118">
    <w:abstractNumId w:val="77"/>
  </w:num>
  <w:num w:numId="119">
    <w:abstractNumId w:val="55"/>
  </w:num>
  <w:num w:numId="120">
    <w:abstractNumId w:val="28"/>
  </w:num>
  <w:num w:numId="121">
    <w:abstractNumId w:val="17"/>
  </w:num>
  <w:num w:numId="122">
    <w:abstractNumId w:val="4"/>
  </w:num>
  <w:num w:numId="123">
    <w:abstractNumId w:val="120"/>
  </w:num>
  <w:num w:numId="124">
    <w:abstractNumId w:val="94"/>
  </w:num>
  <w:num w:numId="125">
    <w:abstractNumId w:val="61"/>
  </w:num>
  <w:num w:numId="126">
    <w:abstractNumId w:val="111"/>
  </w:num>
  <w:num w:numId="127">
    <w:abstractNumId w:val="12"/>
  </w:num>
  <w:numIdMacAtCleanup w:val="12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C45B5"/>
    <w:rsid w:val="00002A13"/>
    <w:rsid w:val="00005B90"/>
    <w:rsid w:val="00007D41"/>
    <w:rsid w:val="000128F6"/>
    <w:rsid w:val="0001461E"/>
    <w:rsid w:val="00031341"/>
    <w:rsid w:val="000326A5"/>
    <w:rsid w:val="0003304A"/>
    <w:rsid w:val="00035C46"/>
    <w:rsid w:val="00035EBF"/>
    <w:rsid w:val="0004076A"/>
    <w:rsid w:val="000479E7"/>
    <w:rsid w:val="00047EE9"/>
    <w:rsid w:val="000510E4"/>
    <w:rsid w:val="00055F94"/>
    <w:rsid w:val="00061AE5"/>
    <w:rsid w:val="000634F9"/>
    <w:rsid w:val="00064068"/>
    <w:rsid w:val="00064A75"/>
    <w:rsid w:val="00065D86"/>
    <w:rsid w:val="00066243"/>
    <w:rsid w:val="00066592"/>
    <w:rsid w:val="000667D0"/>
    <w:rsid w:val="000721D5"/>
    <w:rsid w:val="000734D3"/>
    <w:rsid w:val="000741CD"/>
    <w:rsid w:val="0007462F"/>
    <w:rsid w:val="0008006E"/>
    <w:rsid w:val="00081D8F"/>
    <w:rsid w:val="0008219A"/>
    <w:rsid w:val="00083A83"/>
    <w:rsid w:val="0008673A"/>
    <w:rsid w:val="00094620"/>
    <w:rsid w:val="000A10EF"/>
    <w:rsid w:val="000A58F3"/>
    <w:rsid w:val="000A5F15"/>
    <w:rsid w:val="000B1896"/>
    <w:rsid w:val="000B5309"/>
    <w:rsid w:val="000D1DD6"/>
    <w:rsid w:val="000D222C"/>
    <w:rsid w:val="000D2AAF"/>
    <w:rsid w:val="000D4AC5"/>
    <w:rsid w:val="000D65D0"/>
    <w:rsid w:val="000E0A8C"/>
    <w:rsid w:val="000E67E1"/>
    <w:rsid w:val="000F2256"/>
    <w:rsid w:val="000F4A8F"/>
    <w:rsid w:val="000F7326"/>
    <w:rsid w:val="00100CD9"/>
    <w:rsid w:val="00102D78"/>
    <w:rsid w:val="001058F9"/>
    <w:rsid w:val="00106C56"/>
    <w:rsid w:val="00106E89"/>
    <w:rsid w:val="0011772D"/>
    <w:rsid w:val="001211C2"/>
    <w:rsid w:val="00122AA5"/>
    <w:rsid w:val="00124D93"/>
    <w:rsid w:val="001253E9"/>
    <w:rsid w:val="001278AE"/>
    <w:rsid w:val="001302F6"/>
    <w:rsid w:val="00130E8B"/>
    <w:rsid w:val="001320E1"/>
    <w:rsid w:val="00135743"/>
    <w:rsid w:val="0014669F"/>
    <w:rsid w:val="001524B1"/>
    <w:rsid w:val="00152F24"/>
    <w:rsid w:val="001552FE"/>
    <w:rsid w:val="00156567"/>
    <w:rsid w:val="00157C5C"/>
    <w:rsid w:val="00160336"/>
    <w:rsid w:val="00160B44"/>
    <w:rsid w:val="00162D8A"/>
    <w:rsid w:val="0016375A"/>
    <w:rsid w:val="00165EC1"/>
    <w:rsid w:val="00174556"/>
    <w:rsid w:val="00175EB6"/>
    <w:rsid w:val="0018105B"/>
    <w:rsid w:val="0018305A"/>
    <w:rsid w:val="00184BF2"/>
    <w:rsid w:val="0018502D"/>
    <w:rsid w:val="00185842"/>
    <w:rsid w:val="001865B8"/>
    <w:rsid w:val="001909D8"/>
    <w:rsid w:val="00190B2F"/>
    <w:rsid w:val="001913C8"/>
    <w:rsid w:val="001A17ED"/>
    <w:rsid w:val="001A43E5"/>
    <w:rsid w:val="001A57B4"/>
    <w:rsid w:val="001A60AE"/>
    <w:rsid w:val="001B2308"/>
    <w:rsid w:val="001C25F1"/>
    <w:rsid w:val="001C3C61"/>
    <w:rsid w:val="001C7E51"/>
    <w:rsid w:val="001D0BE8"/>
    <w:rsid w:val="001F1380"/>
    <w:rsid w:val="001F45DB"/>
    <w:rsid w:val="001F5A74"/>
    <w:rsid w:val="001F6A39"/>
    <w:rsid w:val="00201B5C"/>
    <w:rsid w:val="00201E7E"/>
    <w:rsid w:val="00203018"/>
    <w:rsid w:val="00205062"/>
    <w:rsid w:val="0020654D"/>
    <w:rsid w:val="002162F4"/>
    <w:rsid w:val="002200DF"/>
    <w:rsid w:val="00222659"/>
    <w:rsid w:val="002234ED"/>
    <w:rsid w:val="0022485B"/>
    <w:rsid w:val="00227481"/>
    <w:rsid w:val="00227DBE"/>
    <w:rsid w:val="00230036"/>
    <w:rsid w:val="00230431"/>
    <w:rsid w:val="00232526"/>
    <w:rsid w:val="002339AE"/>
    <w:rsid w:val="00235B21"/>
    <w:rsid w:val="002376D6"/>
    <w:rsid w:val="002428ED"/>
    <w:rsid w:val="002444ED"/>
    <w:rsid w:val="00244A77"/>
    <w:rsid w:val="00246030"/>
    <w:rsid w:val="002509F0"/>
    <w:rsid w:val="002511FD"/>
    <w:rsid w:val="0025260B"/>
    <w:rsid w:val="0025577C"/>
    <w:rsid w:val="002566FC"/>
    <w:rsid w:val="00267734"/>
    <w:rsid w:val="00274311"/>
    <w:rsid w:val="00280457"/>
    <w:rsid w:val="00281D84"/>
    <w:rsid w:val="0028773F"/>
    <w:rsid w:val="002A30A8"/>
    <w:rsid w:val="002A402B"/>
    <w:rsid w:val="002A436F"/>
    <w:rsid w:val="002A43C7"/>
    <w:rsid w:val="002B4CC3"/>
    <w:rsid w:val="002C5000"/>
    <w:rsid w:val="002C5762"/>
    <w:rsid w:val="002D07E2"/>
    <w:rsid w:val="002E48F4"/>
    <w:rsid w:val="002F10B4"/>
    <w:rsid w:val="002F6ABE"/>
    <w:rsid w:val="002F79CA"/>
    <w:rsid w:val="00305360"/>
    <w:rsid w:val="00312C08"/>
    <w:rsid w:val="003152A5"/>
    <w:rsid w:val="00316293"/>
    <w:rsid w:val="00317105"/>
    <w:rsid w:val="003319AF"/>
    <w:rsid w:val="00334DEC"/>
    <w:rsid w:val="0034009D"/>
    <w:rsid w:val="00341BE6"/>
    <w:rsid w:val="00345E66"/>
    <w:rsid w:val="003461CF"/>
    <w:rsid w:val="00361B61"/>
    <w:rsid w:val="00362D21"/>
    <w:rsid w:val="0037368F"/>
    <w:rsid w:val="003748F6"/>
    <w:rsid w:val="0037623C"/>
    <w:rsid w:val="00377108"/>
    <w:rsid w:val="00377542"/>
    <w:rsid w:val="00377962"/>
    <w:rsid w:val="00380EE9"/>
    <w:rsid w:val="00385099"/>
    <w:rsid w:val="003859F9"/>
    <w:rsid w:val="0039469C"/>
    <w:rsid w:val="00397713"/>
    <w:rsid w:val="003A0E6D"/>
    <w:rsid w:val="003A4B15"/>
    <w:rsid w:val="003A530C"/>
    <w:rsid w:val="003A5F1A"/>
    <w:rsid w:val="003B203B"/>
    <w:rsid w:val="003B41CF"/>
    <w:rsid w:val="003B74A2"/>
    <w:rsid w:val="003B7F29"/>
    <w:rsid w:val="003C1687"/>
    <w:rsid w:val="003C41D7"/>
    <w:rsid w:val="003D5052"/>
    <w:rsid w:val="003D66E4"/>
    <w:rsid w:val="003D70AF"/>
    <w:rsid w:val="003D7AD4"/>
    <w:rsid w:val="003E0443"/>
    <w:rsid w:val="003E57EA"/>
    <w:rsid w:val="003E6D58"/>
    <w:rsid w:val="003E7D4F"/>
    <w:rsid w:val="003F05F4"/>
    <w:rsid w:val="003F1EA9"/>
    <w:rsid w:val="003F2C3C"/>
    <w:rsid w:val="003F3DE3"/>
    <w:rsid w:val="003F5544"/>
    <w:rsid w:val="003F5FB0"/>
    <w:rsid w:val="00403AF3"/>
    <w:rsid w:val="00404793"/>
    <w:rsid w:val="0041197B"/>
    <w:rsid w:val="00415CB4"/>
    <w:rsid w:val="004167AF"/>
    <w:rsid w:val="00416A0A"/>
    <w:rsid w:val="00417147"/>
    <w:rsid w:val="00422CBD"/>
    <w:rsid w:val="00426F9F"/>
    <w:rsid w:val="0043070D"/>
    <w:rsid w:val="004313A1"/>
    <w:rsid w:val="00432E0D"/>
    <w:rsid w:val="004331A4"/>
    <w:rsid w:val="00435BD4"/>
    <w:rsid w:val="00437890"/>
    <w:rsid w:val="00437EF5"/>
    <w:rsid w:val="00440892"/>
    <w:rsid w:val="00440E9A"/>
    <w:rsid w:val="00442195"/>
    <w:rsid w:val="00443131"/>
    <w:rsid w:val="00450F59"/>
    <w:rsid w:val="00452899"/>
    <w:rsid w:val="00454CBD"/>
    <w:rsid w:val="00456D44"/>
    <w:rsid w:val="00463726"/>
    <w:rsid w:val="00472C7E"/>
    <w:rsid w:val="004808E7"/>
    <w:rsid w:val="00481506"/>
    <w:rsid w:val="00482593"/>
    <w:rsid w:val="00484310"/>
    <w:rsid w:val="00484BD6"/>
    <w:rsid w:val="00485ABA"/>
    <w:rsid w:val="00490089"/>
    <w:rsid w:val="00490292"/>
    <w:rsid w:val="00490412"/>
    <w:rsid w:val="004907D7"/>
    <w:rsid w:val="004A448C"/>
    <w:rsid w:val="004B1393"/>
    <w:rsid w:val="004B6CC3"/>
    <w:rsid w:val="004C2205"/>
    <w:rsid w:val="004C2FAD"/>
    <w:rsid w:val="004C421A"/>
    <w:rsid w:val="004D3B76"/>
    <w:rsid w:val="004D3EF1"/>
    <w:rsid w:val="004D4DE7"/>
    <w:rsid w:val="004D61F6"/>
    <w:rsid w:val="004E1D01"/>
    <w:rsid w:val="004E2935"/>
    <w:rsid w:val="004E35B7"/>
    <w:rsid w:val="004E390A"/>
    <w:rsid w:val="004E552E"/>
    <w:rsid w:val="004F4498"/>
    <w:rsid w:val="004F47AA"/>
    <w:rsid w:val="005064C9"/>
    <w:rsid w:val="00506FA4"/>
    <w:rsid w:val="00510025"/>
    <w:rsid w:val="00510F8E"/>
    <w:rsid w:val="00512D1E"/>
    <w:rsid w:val="00513789"/>
    <w:rsid w:val="0051576F"/>
    <w:rsid w:val="00520318"/>
    <w:rsid w:val="00522931"/>
    <w:rsid w:val="00523C56"/>
    <w:rsid w:val="005270DA"/>
    <w:rsid w:val="00532995"/>
    <w:rsid w:val="0053688A"/>
    <w:rsid w:val="005413D5"/>
    <w:rsid w:val="00542ADC"/>
    <w:rsid w:val="00545234"/>
    <w:rsid w:val="00546978"/>
    <w:rsid w:val="005502A0"/>
    <w:rsid w:val="005536C0"/>
    <w:rsid w:val="00554D0C"/>
    <w:rsid w:val="00561189"/>
    <w:rsid w:val="00562394"/>
    <w:rsid w:val="00562637"/>
    <w:rsid w:val="00562AE9"/>
    <w:rsid w:val="0056301C"/>
    <w:rsid w:val="00567BB3"/>
    <w:rsid w:val="005753A0"/>
    <w:rsid w:val="00586334"/>
    <w:rsid w:val="005925DE"/>
    <w:rsid w:val="00592BA4"/>
    <w:rsid w:val="005931B2"/>
    <w:rsid w:val="005A0F4A"/>
    <w:rsid w:val="005B07BF"/>
    <w:rsid w:val="005B0838"/>
    <w:rsid w:val="005B1EA0"/>
    <w:rsid w:val="005B499E"/>
    <w:rsid w:val="005B53FB"/>
    <w:rsid w:val="005C0FC4"/>
    <w:rsid w:val="005C45B5"/>
    <w:rsid w:val="005C52C6"/>
    <w:rsid w:val="005C63BF"/>
    <w:rsid w:val="005C6710"/>
    <w:rsid w:val="005D3008"/>
    <w:rsid w:val="005D69FF"/>
    <w:rsid w:val="005E02C8"/>
    <w:rsid w:val="005E042B"/>
    <w:rsid w:val="005E15F8"/>
    <w:rsid w:val="005E34BA"/>
    <w:rsid w:val="005F4745"/>
    <w:rsid w:val="005F49C7"/>
    <w:rsid w:val="00600283"/>
    <w:rsid w:val="00601155"/>
    <w:rsid w:val="006024FB"/>
    <w:rsid w:val="00602C83"/>
    <w:rsid w:val="00607518"/>
    <w:rsid w:val="00607AA9"/>
    <w:rsid w:val="0061160A"/>
    <w:rsid w:val="0061175A"/>
    <w:rsid w:val="00612DC0"/>
    <w:rsid w:val="00613C5C"/>
    <w:rsid w:val="00620FA9"/>
    <w:rsid w:val="006238DC"/>
    <w:rsid w:val="006345C5"/>
    <w:rsid w:val="006345E5"/>
    <w:rsid w:val="006404DF"/>
    <w:rsid w:val="0064087C"/>
    <w:rsid w:val="00642B2A"/>
    <w:rsid w:val="00651BED"/>
    <w:rsid w:val="0065465D"/>
    <w:rsid w:val="00655CA3"/>
    <w:rsid w:val="0065625A"/>
    <w:rsid w:val="00657443"/>
    <w:rsid w:val="006610B1"/>
    <w:rsid w:val="006630E2"/>
    <w:rsid w:val="006657CD"/>
    <w:rsid w:val="00665BBE"/>
    <w:rsid w:val="00674B35"/>
    <w:rsid w:val="00681563"/>
    <w:rsid w:val="00683EEA"/>
    <w:rsid w:val="00685157"/>
    <w:rsid w:val="00693F14"/>
    <w:rsid w:val="0069434D"/>
    <w:rsid w:val="006944DE"/>
    <w:rsid w:val="006969D9"/>
    <w:rsid w:val="006A16CD"/>
    <w:rsid w:val="006A41D5"/>
    <w:rsid w:val="006A5DA2"/>
    <w:rsid w:val="006A6669"/>
    <w:rsid w:val="006B0129"/>
    <w:rsid w:val="006B0299"/>
    <w:rsid w:val="006B15B1"/>
    <w:rsid w:val="006B4BF3"/>
    <w:rsid w:val="006B5389"/>
    <w:rsid w:val="006C203D"/>
    <w:rsid w:val="006C4223"/>
    <w:rsid w:val="006C4E1E"/>
    <w:rsid w:val="006C61BD"/>
    <w:rsid w:val="006D033F"/>
    <w:rsid w:val="006D08AC"/>
    <w:rsid w:val="006D4676"/>
    <w:rsid w:val="006E0419"/>
    <w:rsid w:val="006E6527"/>
    <w:rsid w:val="006F3CFA"/>
    <w:rsid w:val="006F6351"/>
    <w:rsid w:val="00701AD3"/>
    <w:rsid w:val="00703758"/>
    <w:rsid w:val="00707580"/>
    <w:rsid w:val="0071773D"/>
    <w:rsid w:val="00722BDB"/>
    <w:rsid w:val="00722D9A"/>
    <w:rsid w:val="00724DA5"/>
    <w:rsid w:val="007254F1"/>
    <w:rsid w:val="00725D61"/>
    <w:rsid w:val="007262C3"/>
    <w:rsid w:val="00733579"/>
    <w:rsid w:val="00734986"/>
    <w:rsid w:val="00737F58"/>
    <w:rsid w:val="00740DFC"/>
    <w:rsid w:val="00744814"/>
    <w:rsid w:val="00746530"/>
    <w:rsid w:val="00750C85"/>
    <w:rsid w:val="00752108"/>
    <w:rsid w:val="00753EA4"/>
    <w:rsid w:val="007614E8"/>
    <w:rsid w:val="00761E15"/>
    <w:rsid w:val="00765164"/>
    <w:rsid w:val="00765937"/>
    <w:rsid w:val="00766B52"/>
    <w:rsid w:val="00767332"/>
    <w:rsid w:val="00771611"/>
    <w:rsid w:val="00772B0E"/>
    <w:rsid w:val="00775AEB"/>
    <w:rsid w:val="00777CA8"/>
    <w:rsid w:val="00783F1C"/>
    <w:rsid w:val="00791E46"/>
    <w:rsid w:val="00792043"/>
    <w:rsid w:val="00795C09"/>
    <w:rsid w:val="007B450A"/>
    <w:rsid w:val="007B664A"/>
    <w:rsid w:val="007C0195"/>
    <w:rsid w:val="007C46F5"/>
    <w:rsid w:val="007C629B"/>
    <w:rsid w:val="007C7BFC"/>
    <w:rsid w:val="007D2AFC"/>
    <w:rsid w:val="007D75B9"/>
    <w:rsid w:val="007E0E4B"/>
    <w:rsid w:val="007E2E8B"/>
    <w:rsid w:val="007E3D2C"/>
    <w:rsid w:val="007E57D4"/>
    <w:rsid w:val="007E5BCD"/>
    <w:rsid w:val="007E63A7"/>
    <w:rsid w:val="007F7998"/>
    <w:rsid w:val="007F7CE4"/>
    <w:rsid w:val="00801AB1"/>
    <w:rsid w:val="008043D3"/>
    <w:rsid w:val="00811ADB"/>
    <w:rsid w:val="008123A8"/>
    <w:rsid w:val="00812456"/>
    <w:rsid w:val="0081498C"/>
    <w:rsid w:val="0081512C"/>
    <w:rsid w:val="00815A6F"/>
    <w:rsid w:val="00820BE7"/>
    <w:rsid w:val="00824608"/>
    <w:rsid w:val="008275B6"/>
    <w:rsid w:val="008321E7"/>
    <w:rsid w:val="00833805"/>
    <w:rsid w:val="008356E0"/>
    <w:rsid w:val="00845E77"/>
    <w:rsid w:val="00845EEB"/>
    <w:rsid w:val="008467A4"/>
    <w:rsid w:val="00847507"/>
    <w:rsid w:val="0085225C"/>
    <w:rsid w:val="00852CE7"/>
    <w:rsid w:val="008554A0"/>
    <w:rsid w:val="00857923"/>
    <w:rsid w:val="00860697"/>
    <w:rsid w:val="00862D58"/>
    <w:rsid w:val="008720BA"/>
    <w:rsid w:val="00873294"/>
    <w:rsid w:val="00873781"/>
    <w:rsid w:val="00875190"/>
    <w:rsid w:val="00881CA6"/>
    <w:rsid w:val="00882FCB"/>
    <w:rsid w:val="00891371"/>
    <w:rsid w:val="0089395F"/>
    <w:rsid w:val="00894182"/>
    <w:rsid w:val="008A11FC"/>
    <w:rsid w:val="008A4E0B"/>
    <w:rsid w:val="008A5E17"/>
    <w:rsid w:val="008B4704"/>
    <w:rsid w:val="008B4857"/>
    <w:rsid w:val="008B77FE"/>
    <w:rsid w:val="008C3B6D"/>
    <w:rsid w:val="008C52DD"/>
    <w:rsid w:val="008C5C13"/>
    <w:rsid w:val="008D1FF7"/>
    <w:rsid w:val="008D35D8"/>
    <w:rsid w:val="008D701E"/>
    <w:rsid w:val="008D74D7"/>
    <w:rsid w:val="008E1D77"/>
    <w:rsid w:val="008E4372"/>
    <w:rsid w:val="008E444B"/>
    <w:rsid w:val="008E58EF"/>
    <w:rsid w:val="008E64E4"/>
    <w:rsid w:val="008F106C"/>
    <w:rsid w:val="008F3E5B"/>
    <w:rsid w:val="008F4BFA"/>
    <w:rsid w:val="00903DF4"/>
    <w:rsid w:val="00914264"/>
    <w:rsid w:val="00917DD3"/>
    <w:rsid w:val="009227A0"/>
    <w:rsid w:val="00922CBC"/>
    <w:rsid w:val="00922FA0"/>
    <w:rsid w:val="009251F8"/>
    <w:rsid w:val="00932599"/>
    <w:rsid w:val="009431CE"/>
    <w:rsid w:val="0094379E"/>
    <w:rsid w:val="009542C4"/>
    <w:rsid w:val="00956969"/>
    <w:rsid w:val="00974D6E"/>
    <w:rsid w:val="00980851"/>
    <w:rsid w:val="009830B4"/>
    <w:rsid w:val="00991491"/>
    <w:rsid w:val="00991CBF"/>
    <w:rsid w:val="00991CF1"/>
    <w:rsid w:val="009960D7"/>
    <w:rsid w:val="009A0ED6"/>
    <w:rsid w:val="009A3A41"/>
    <w:rsid w:val="009A58F4"/>
    <w:rsid w:val="009A67AC"/>
    <w:rsid w:val="009A7C58"/>
    <w:rsid w:val="009B5565"/>
    <w:rsid w:val="009B65DB"/>
    <w:rsid w:val="009B7293"/>
    <w:rsid w:val="009C5AA0"/>
    <w:rsid w:val="009D2662"/>
    <w:rsid w:val="009D2F72"/>
    <w:rsid w:val="009D708B"/>
    <w:rsid w:val="009E118C"/>
    <w:rsid w:val="009E1E60"/>
    <w:rsid w:val="009E4010"/>
    <w:rsid w:val="009F149C"/>
    <w:rsid w:val="009F3823"/>
    <w:rsid w:val="009F3C4B"/>
    <w:rsid w:val="009F3F94"/>
    <w:rsid w:val="009F6BE0"/>
    <w:rsid w:val="009F6CF3"/>
    <w:rsid w:val="009F7CDC"/>
    <w:rsid w:val="00A0429F"/>
    <w:rsid w:val="00A06DF8"/>
    <w:rsid w:val="00A07416"/>
    <w:rsid w:val="00A07853"/>
    <w:rsid w:val="00A07A8A"/>
    <w:rsid w:val="00A12F86"/>
    <w:rsid w:val="00A17A64"/>
    <w:rsid w:val="00A21AA3"/>
    <w:rsid w:val="00A234F0"/>
    <w:rsid w:val="00A238E5"/>
    <w:rsid w:val="00A23B13"/>
    <w:rsid w:val="00A24F6F"/>
    <w:rsid w:val="00A2630D"/>
    <w:rsid w:val="00A358E0"/>
    <w:rsid w:val="00A43923"/>
    <w:rsid w:val="00A474E4"/>
    <w:rsid w:val="00A509BF"/>
    <w:rsid w:val="00A52FAB"/>
    <w:rsid w:val="00A563AA"/>
    <w:rsid w:val="00A60246"/>
    <w:rsid w:val="00A61F53"/>
    <w:rsid w:val="00A6607E"/>
    <w:rsid w:val="00A67843"/>
    <w:rsid w:val="00A7033D"/>
    <w:rsid w:val="00A70946"/>
    <w:rsid w:val="00A73DD0"/>
    <w:rsid w:val="00A810A5"/>
    <w:rsid w:val="00A83A5E"/>
    <w:rsid w:val="00A84030"/>
    <w:rsid w:val="00A84323"/>
    <w:rsid w:val="00A85D1C"/>
    <w:rsid w:val="00A900AD"/>
    <w:rsid w:val="00A910A1"/>
    <w:rsid w:val="00A929C7"/>
    <w:rsid w:val="00A92F64"/>
    <w:rsid w:val="00A957AF"/>
    <w:rsid w:val="00A962C4"/>
    <w:rsid w:val="00A9720C"/>
    <w:rsid w:val="00AA092B"/>
    <w:rsid w:val="00AA26BC"/>
    <w:rsid w:val="00AA2709"/>
    <w:rsid w:val="00AA60D9"/>
    <w:rsid w:val="00AA6161"/>
    <w:rsid w:val="00AB0E63"/>
    <w:rsid w:val="00AB1323"/>
    <w:rsid w:val="00AB265B"/>
    <w:rsid w:val="00AB4F5C"/>
    <w:rsid w:val="00AB5B99"/>
    <w:rsid w:val="00AB5D53"/>
    <w:rsid w:val="00AB5F28"/>
    <w:rsid w:val="00AD7692"/>
    <w:rsid w:val="00AD7C78"/>
    <w:rsid w:val="00AE20EC"/>
    <w:rsid w:val="00AE666C"/>
    <w:rsid w:val="00AE6D2E"/>
    <w:rsid w:val="00AF1316"/>
    <w:rsid w:val="00AF1B25"/>
    <w:rsid w:val="00AF2E03"/>
    <w:rsid w:val="00AF33B9"/>
    <w:rsid w:val="00AF7678"/>
    <w:rsid w:val="00B0159A"/>
    <w:rsid w:val="00B02E8F"/>
    <w:rsid w:val="00B03063"/>
    <w:rsid w:val="00B10871"/>
    <w:rsid w:val="00B10DDC"/>
    <w:rsid w:val="00B1240C"/>
    <w:rsid w:val="00B20527"/>
    <w:rsid w:val="00B23336"/>
    <w:rsid w:val="00B23681"/>
    <w:rsid w:val="00B25434"/>
    <w:rsid w:val="00B274D2"/>
    <w:rsid w:val="00B304F2"/>
    <w:rsid w:val="00B30B4A"/>
    <w:rsid w:val="00B37474"/>
    <w:rsid w:val="00B37BE7"/>
    <w:rsid w:val="00B44611"/>
    <w:rsid w:val="00B502E0"/>
    <w:rsid w:val="00B55A7D"/>
    <w:rsid w:val="00B608E5"/>
    <w:rsid w:val="00B64633"/>
    <w:rsid w:val="00B70C46"/>
    <w:rsid w:val="00B716CA"/>
    <w:rsid w:val="00B75A53"/>
    <w:rsid w:val="00B778A1"/>
    <w:rsid w:val="00B80960"/>
    <w:rsid w:val="00B84F54"/>
    <w:rsid w:val="00B8718E"/>
    <w:rsid w:val="00B93634"/>
    <w:rsid w:val="00B944D8"/>
    <w:rsid w:val="00B97206"/>
    <w:rsid w:val="00BA2271"/>
    <w:rsid w:val="00BA3FD4"/>
    <w:rsid w:val="00BA5459"/>
    <w:rsid w:val="00BA67DF"/>
    <w:rsid w:val="00BB30C7"/>
    <w:rsid w:val="00BB5126"/>
    <w:rsid w:val="00BB5137"/>
    <w:rsid w:val="00BC0C86"/>
    <w:rsid w:val="00BC0EDE"/>
    <w:rsid w:val="00BC1621"/>
    <w:rsid w:val="00BC4627"/>
    <w:rsid w:val="00BC570D"/>
    <w:rsid w:val="00BD321B"/>
    <w:rsid w:val="00BD71CA"/>
    <w:rsid w:val="00BE033D"/>
    <w:rsid w:val="00BE1127"/>
    <w:rsid w:val="00BE51BB"/>
    <w:rsid w:val="00BF08C9"/>
    <w:rsid w:val="00BF12D0"/>
    <w:rsid w:val="00BF44B4"/>
    <w:rsid w:val="00BF6821"/>
    <w:rsid w:val="00C1025A"/>
    <w:rsid w:val="00C1328D"/>
    <w:rsid w:val="00C241E6"/>
    <w:rsid w:val="00C31544"/>
    <w:rsid w:val="00C4087D"/>
    <w:rsid w:val="00C4360B"/>
    <w:rsid w:val="00C43A95"/>
    <w:rsid w:val="00C44911"/>
    <w:rsid w:val="00C46211"/>
    <w:rsid w:val="00C555FE"/>
    <w:rsid w:val="00C572EF"/>
    <w:rsid w:val="00C57569"/>
    <w:rsid w:val="00C65CE5"/>
    <w:rsid w:val="00C71E1B"/>
    <w:rsid w:val="00C72189"/>
    <w:rsid w:val="00C77167"/>
    <w:rsid w:val="00C836FA"/>
    <w:rsid w:val="00C877B4"/>
    <w:rsid w:val="00C87ECC"/>
    <w:rsid w:val="00C90564"/>
    <w:rsid w:val="00C90F13"/>
    <w:rsid w:val="00C94978"/>
    <w:rsid w:val="00C96EBD"/>
    <w:rsid w:val="00C97B62"/>
    <w:rsid w:val="00CA172B"/>
    <w:rsid w:val="00CA44DA"/>
    <w:rsid w:val="00CA6EFE"/>
    <w:rsid w:val="00CA71AE"/>
    <w:rsid w:val="00CB301A"/>
    <w:rsid w:val="00CB3EC0"/>
    <w:rsid w:val="00CB5B32"/>
    <w:rsid w:val="00CB6B8E"/>
    <w:rsid w:val="00CB78FE"/>
    <w:rsid w:val="00CC0719"/>
    <w:rsid w:val="00CC0B33"/>
    <w:rsid w:val="00CC3853"/>
    <w:rsid w:val="00CC4F7D"/>
    <w:rsid w:val="00CC5E1F"/>
    <w:rsid w:val="00CD2810"/>
    <w:rsid w:val="00CD31C1"/>
    <w:rsid w:val="00CD4843"/>
    <w:rsid w:val="00CE5E49"/>
    <w:rsid w:val="00CF07A9"/>
    <w:rsid w:val="00CF12D4"/>
    <w:rsid w:val="00CF18C2"/>
    <w:rsid w:val="00CF51AB"/>
    <w:rsid w:val="00D00599"/>
    <w:rsid w:val="00D018FA"/>
    <w:rsid w:val="00D063A6"/>
    <w:rsid w:val="00D10D3A"/>
    <w:rsid w:val="00D12CE1"/>
    <w:rsid w:val="00D14023"/>
    <w:rsid w:val="00D14AE9"/>
    <w:rsid w:val="00D20D19"/>
    <w:rsid w:val="00D23B28"/>
    <w:rsid w:val="00D24294"/>
    <w:rsid w:val="00D26039"/>
    <w:rsid w:val="00D30A88"/>
    <w:rsid w:val="00D36694"/>
    <w:rsid w:val="00D43364"/>
    <w:rsid w:val="00D4361E"/>
    <w:rsid w:val="00D53EA1"/>
    <w:rsid w:val="00D56970"/>
    <w:rsid w:val="00D61D1E"/>
    <w:rsid w:val="00D636C0"/>
    <w:rsid w:val="00D770C0"/>
    <w:rsid w:val="00D7771C"/>
    <w:rsid w:val="00D802C9"/>
    <w:rsid w:val="00D80559"/>
    <w:rsid w:val="00D862E0"/>
    <w:rsid w:val="00D904A0"/>
    <w:rsid w:val="00D91E77"/>
    <w:rsid w:val="00D91EE5"/>
    <w:rsid w:val="00D94715"/>
    <w:rsid w:val="00DA33E6"/>
    <w:rsid w:val="00DB0745"/>
    <w:rsid w:val="00DB1063"/>
    <w:rsid w:val="00DB2CD3"/>
    <w:rsid w:val="00DB3418"/>
    <w:rsid w:val="00DB4D3C"/>
    <w:rsid w:val="00DB5CC5"/>
    <w:rsid w:val="00DC21E7"/>
    <w:rsid w:val="00DC3790"/>
    <w:rsid w:val="00DC6324"/>
    <w:rsid w:val="00DC7436"/>
    <w:rsid w:val="00DC7515"/>
    <w:rsid w:val="00DD3920"/>
    <w:rsid w:val="00DD70B7"/>
    <w:rsid w:val="00E01318"/>
    <w:rsid w:val="00E02AEF"/>
    <w:rsid w:val="00E05E0F"/>
    <w:rsid w:val="00E07E0B"/>
    <w:rsid w:val="00E10E7A"/>
    <w:rsid w:val="00E15174"/>
    <w:rsid w:val="00E21D33"/>
    <w:rsid w:val="00E22109"/>
    <w:rsid w:val="00E352E5"/>
    <w:rsid w:val="00E40405"/>
    <w:rsid w:val="00E50FE2"/>
    <w:rsid w:val="00E60A63"/>
    <w:rsid w:val="00E75BDB"/>
    <w:rsid w:val="00E80565"/>
    <w:rsid w:val="00E8764D"/>
    <w:rsid w:val="00E87B77"/>
    <w:rsid w:val="00E91CB4"/>
    <w:rsid w:val="00E93610"/>
    <w:rsid w:val="00E96A43"/>
    <w:rsid w:val="00EA0647"/>
    <w:rsid w:val="00EA2B1D"/>
    <w:rsid w:val="00EA3AF6"/>
    <w:rsid w:val="00EA4F3A"/>
    <w:rsid w:val="00EA53AC"/>
    <w:rsid w:val="00EA7932"/>
    <w:rsid w:val="00EB17D6"/>
    <w:rsid w:val="00EB1BA5"/>
    <w:rsid w:val="00EB24D0"/>
    <w:rsid w:val="00EB5309"/>
    <w:rsid w:val="00EB5FF2"/>
    <w:rsid w:val="00EC1F4D"/>
    <w:rsid w:val="00EC2A7A"/>
    <w:rsid w:val="00EC44D1"/>
    <w:rsid w:val="00ED2151"/>
    <w:rsid w:val="00ED4FC5"/>
    <w:rsid w:val="00ED79AB"/>
    <w:rsid w:val="00EE011F"/>
    <w:rsid w:val="00EE0D9B"/>
    <w:rsid w:val="00EE2772"/>
    <w:rsid w:val="00EE5663"/>
    <w:rsid w:val="00EF4F5E"/>
    <w:rsid w:val="00F027F7"/>
    <w:rsid w:val="00F02C39"/>
    <w:rsid w:val="00F03F41"/>
    <w:rsid w:val="00F05D42"/>
    <w:rsid w:val="00F06139"/>
    <w:rsid w:val="00F1356D"/>
    <w:rsid w:val="00F13D58"/>
    <w:rsid w:val="00F15C9A"/>
    <w:rsid w:val="00F17A73"/>
    <w:rsid w:val="00F227AA"/>
    <w:rsid w:val="00F229A3"/>
    <w:rsid w:val="00F22F1A"/>
    <w:rsid w:val="00F24C81"/>
    <w:rsid w:val="00F30AC2"/>
    <w:rsid w:val="00F3588F"/>
    <w:rsid w:val="00F37AC8"/>
    <w:rsid w:val="00F417C3"/>
    <w:rsid w:val="00F42E21"/>
    <w:rsid w:val="00F438D5"/>
    <w:rsid w:val="00F5399B"/>
    <w:rsid w:val="00F55DD7"/>
    <w:rsid w:val="00F62849"/>
    <w:rsid w:val="00F650E5"/>
    <w:rsid w:val="00F657D6"/>
    <w:rsid w:val="00F65C61"/>
    <w:rsid w:val="00F73E42"/>
    <w:rsid w:val="00F77684"/>
    <w:rsid w:val="00F82BF2"/>
    <w:rsid w:val="00F82C55"/>
    <w:rsid w:val="00F8461B"/>
    <w:rsid w:val="00F909A8"/>
    <w:rsid w:val="00F96F08"/>
    <w:rsid w:val="00FA14E7"/>
    <w:rsid w:val="00FA2BBB"/>
    <w:rsid w:val="00FB62F2"/>
    <w:rsid w:val="00FB675F"/>
    <w:rsid w:val="00FC41F5"/>
    <w:rsid w:val="00FC7209"/>
    <w:rsid w:val="00FD037E"/>
    <w:rsid w:val="00FD53D7"/>
    <w:rsid w:val="00FF0A94"/>
    <w:rsid w:val="00FF1B99"/>
    <w:rsid w:val="00FF1EF3"/>
    <w:rsid w:val="00FF423A"/>
    <w:rsid w:val="00FF4BC2"/>
    <w:rsid w:val="00FF79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aliases w:val="Heading"/>
    <w:basedOn w:val="Normal"/>
    <w:next w:val="Normal"/>
    <w:link w:val="Heading1Char"/>
    <w:uiPriority w:val="9"/>
    <w:qFormat/>
    <w:rsid w:val="00A7033D"/>
    <w:pPr>
      <w:keepNext/>
      <w:keepLines/>
      <w:numPr>
        <w:numId w:val="15"/>
      </w:numPr>
      <w:spacing w:before="240" w:after="0" w:line="259" w:lineRule="auto"/>
      <w:outlineLvl w:val="0"/>
    </w:pPr>
    <w:rPr>
      <w:rFonts w:ascii="Times New Roman" w:eastAsiaTheme="majorEastAsia" w:hAnsi="Times New Roman" w:cstheme="majorBidi"/>
      <w:color w:val="000000" w:themeColor="text1"/>
      <w:sz w:val="24"/>
      <w:szCs w:val="32"/>
      <w:lang w:val="id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3B41CF"/>
    <w:pPr>
      <w:ind w:left="0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B41CF"/>
    <w:pPr>
      <w:keepNext/>
      <w:keepLines/>
      <w:spacing w:before="40" w:after="0" w:line="259" w:lineRule="auto"/>
      <w:outlineLvl w:val="2"/>
    </w:pPr>
    <w:rPr>
      <w:rFonts w:ascii="Times New Roman" w:eastAsiaTheme="majorEastAsia" w:hAnsi="Times New Roman" w:cstheme="majorBidi"/>
      <w:color w:val="000000" w:themeColor="text1"/>
      <w:sz w:val="24"/>
      <w:szCs w:val="24"/>
      <w:lang w:val="id-ID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E118C"/>
    <w:pPr>
      <w:keepNext/>
      <w:keepLines/>
      <w:numPr>
        <w:ilvl w:val="3"/>
        <w:numId w:val="15"/>
      </w:numPr>
      <w:spacing w:before="40" w:after="0" w:line="259" w:lineRule="auto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lang w:val="id-I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E118C"/>
    <w:pPr>
      <w:keepNext/>
      <w:keepLines/>
      <w:numPr>
        <w:ilvl w:val="4"/>
        <w:numId w:val="15"/>
      </w:numPr>
      <w:spacing w:before="40" w:after="0" w:line="259" w:lineRule="auto"/>
      <w:outlineLvl w:val="4"/>
    </w:pPr>
    <w:rPr>
      <w:rFonts w:asciiTheme="majorHAnsi" w:eastAsiaTheme="majorEastAsia" w:hAnsiTheme="majorHAnsi" w:cstheme="majorBidi"/>
      <w:color w:val="365F91" w:themeColor="accent1" w:themeShade="BF"/>
      <w:lang w:val="id-ID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E118C"/>
    <w:pPr>
      <w:keepNext/>
      <w:keepLines/>
      <w:numPr>
        <w:ilvl w:val="5"/>
        <w:numId w:val="15"/>
      </w:numPr>
      <w:spacing w:before="40" w:after="0" w:line="259" w:lineRule="auto"/>
      <w:outlineLvl w:val="5"/>
    </w:pPr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E118C"/>
    <w:pPr>
      <w:keepNext/>
      <w:keepLines/>
      <w:numPr>
        <w:ilvl w:val="6"/>
        <w:numId w:val="15"/>
      </w:numPr>
      <w:spacing w:before="40" w:after="0" w:line="259" w:lineRule="auto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E118C"/>
    <w:pPr>
      <w:keepNext/>
      <w:keepLines/>
      <w:numPr>
        <w:ilvl w:val="7"/>
        <w:numId w:val="15"/>
      </w:numPr>
      <w:spacing w:before="40" w:after="0" w:line="259" w:lineRule="auto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E118C"/>
    <w:pPr>
      <w:keepNext/>
      <w:keepLines/>
      <w:numPr>
        <w:ilvl w:val="8"/>
        <w:numId w:val="15"/>
      </w:numPr>
      <w:spacing w:before="40" w:after="0" w:line="259" w:lineRule="auto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kepala,spasi 2 taiiii,Body of text,List Paragraph1,Body of text+1,Body of text+2,Body of text+3,List Paragraph11,sub de titre 4,ANNEX,List Paragraph111,List Paragraph2,List Paragraph1111,List Paragraph21,List Paragraph211,List Paragraph3"/>
    <w:basedOn w:val="Normal"/>
    <w:link w:val="ListParagraphChar"/>
    <w:uiPriority w:val="1"/>
    <w:qFormat/>
    <w:rsid w:val="004D4DE7"/>
    <w:pPr>
      <w:ind w:left="720"/>
      <w:contextualSpacing/>
    </w:pPr>
  </w:style>
  <w:style w:type="table" w:styleId="TableGrid">
    <w:name w:val="Table Grid"/>
    <w:basedOn w:val="TableNormal"/>
    <w:uiPriority w:val="59"/>
    <w:rsid w:val="004E1D0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485ABA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04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0405"/>
    <w:rPr>
      <w:rFonts w:ascii="Tahoma" w:hAnsi="Tahoma" w:cs="Tahoma"/>
      <w:sz w:val="16"/>
      <w:szCs w:val="16"/>
    </w:rPr>
  </w:style>
  <w:style w:type="character" w:customStyle="1" w:styleId="Heading1Char">
    <w:name w:val="Heading 1 Char"/>
    <w:aliases w:val="Heading Char"/>
    <w:basedOn w:val="DefaultParagraphFont"/>
    <w:link w:val="Heading1"/>
    <w:uiPriority w:val="9"/>
    <w:rsid w:val="00A7033D"/>
    <w:rPr>
      <w:rFonts w:ascii="Times New Roman" w:eastAsiaTheme="majorEastAsia" w:hAnsi="Times New Roman" w:cstheme="majorBidi"/>
      <w:color w:val="000000" w:themeColor="text1"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3B41CF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3B41CF"/>
    <w:rPr>
      <w:rFonts w:ascii="Times New Roman" w:eastAsiaTheme="majorEastAsia" w:hAnsi="Times New Roman" w:cstheme="majorBidi"/>
      <w:color w:val="000000" w:themeColor="text1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E118C"/>
    <w:rPr>
      <w:rFonts w:asciiTheme="majorHAnsi" w:eastAsiaTheme="majorEastAsia" w:hAnsiTheme="majorHAnsi" w:cstheme="majorBidi"/>
      <w:i/>
      <w:iCs/>
      <w:color w:val="365F91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E118C"/>
    <w:rPr>
      <w:rFonts w:asciiTheme="majorHAnsi" w:eastAsiaTheme="majorEastAsia" w:hAnsiTheme="majorHAnsi" w:cstheme="majorBidi"/>
      <w:color w:val="365F91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E118C"/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E118C"/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E118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E118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character" w:customStyle="1" w:styleId="ListParagraphChar">
    <w:name w:val="List Paragraph Char"/>
    <w:aliases w:val="kepala Char,spasi 2 taiiii Char,Body of text Char,List Paragraph1 Char,Body of text+1 Char,Body of text+2 Char,Body of text+3 Char,List Paragraph11 Char,sub de titre 4 Char,ANNEX Char,List Paragraph111 Char,List Paragraph2 Char"/>
    <w:basedOn w:val="DefaultParagraphFont"/>
    <w:link w:val="ListParagraph"/>
    <w:uiPriority w:val="34"/>
    <w:qFormat/>
    <w:rsid w:val="009E118C"/>
  </w:style>
  <w:style w:type="paragraph" w:styleId="BodyText">
    <w:name w:val="Body Text"/>
    <w:basedOn w:val="Normal"/>
    <w:link w:val="BodyTextChar"/>
    <w:uiPriority w:val="1"/>
    <w:qFormat/>
    <w:rsid w:val="00BA545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A5459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BA5459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u w:val="single" w:color="000000"/>
    </w:rPr>
  </w:style>
  <w:style w:type="paragraph" w:styleId="Header">
    <w:name w:val="header"/>
    <w:basedOn w:val="Normal"/>
    <w:link w:val="HeaderChar"/>
    <w:uiPriority w:val="99"/>
    <w:unhideWhenUsed/>
    <w:rsid w:val="002226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2659"/>
  </w:style>
  <w:style w:type="paragraph" w:styleId="Footer">
    <w:name w:val="footer"/>
    <w:basedOn w:val="Normal"/>
    <w:link w:val="FooterChar"/>
    <w:uiPriority w:val="99"/>
    <w:unhideWhenUsed/>
    <w:rsid w:val="002226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2659"/>
  </w:style>
  <w:style w:type="character" w:customStyle="1" w:styleId="normalChar">
    <w:name w:val="normal Char"/>
    <w:link w:val="Normal1"/>
    <w:locked/>
    <w:rsid w:val="00152F24"/>
    <w:rPr>
      <w:rFonts w:ascii="Times New Roman" w:eastAsia="Calibri" w:hAnsi="Times New Roman" w:cs="Times New Roman"/>
      <w:sz w:val="24"/>
      <w:szCs w:val="20"/>
      <w:lang w:val="en-ID"/>
    </w:rPr>
  </w:style>
  <w:style w:type="paragraph" w:customStyle="1" w:styleId="Normal1">
    <w:name w:val="Normal1"/>
    <w:basedOn w:val="Normal"/>
    <w:link w:val="normalChar"/>
    <w:qFormat/>
    <w:rsid w:val="00152F24"/>
    <w:pPr>
      <w:spacing w:line="480" w:lineRule="auto"/>
      <w:ind w:left="720"/>
      <w:jc w:val="both"/>
    </w:pPr>
    <w:rPr>
      <w:rFonts w:ascii="Times New Roman" w:eastAsia="Calibri" w:hAnsi="Times New Roman" w:cs="Times New Roman"/>
      <w:sz w:val="24"/>
      <w:szCs w:val="20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08673A"/>
    <w:pPr>
      <w:numPr>
        <w:numId w:val="0"/>
      </w:numPr>
      <w:spacing w:before="480" w:line="276" w:lineRule="auto"/>
      <w:outlineLvl w:val="9"/>
    </w:pPr>
    <w:rPr>
      <w:rFonts w:asciiTheme="majorHAnsi" w:hAnsiTheme="majorHAnsi"/>
      <w:b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8B4704"/>
    <w:pPr>
      <w:tabs>
        <w:tab w:val="right" w:leader="dot" w:pos="8222"/>
      </w:tabs>
      <w:spacing w:after="100" w:line="48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8B4704"/>
    <w:pPr>
      <w:tabs>
        <w:tab w:val="right" w:leader="dot" w:pos="8222"/>
      </w:tabs>
      <w:spacing w:after="100" w:line="48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B4704"/>
    <w:pPr>
      <w:tabs>
        <w:tab w:val="left" w:pos="880"/>
        <w:tab w:val="right" w:leader="dot" w:pos="8222"/>
      </w:tabs>
      <w:spacing w:after="100" w:line="480" w:lineRule="auto"/>
      <w:ind w:left="440"/>
    </w:pPr>
  </w:style>
  <w:style w:type="character" w:styleId="Hyperlink">
    <w:name w:val="Hyperlink"/>
    <w:basedOn w:val="DefaultParagraphFont"/>
    <w:uiPriority w:val="99"/>
    <w:unhideWhenUsed/>
    <w:rsid w:val="0008673A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44A77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44A77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CC0719"/>
    <w:rPr>
      <w:color w:val="808080"/>
    </w:rPr>
  </w:style>
  <w:style w:type="character" w:customStyle="1" w:styleId="fontstyle01">
    <w:name w:val="fontstyle01"/>
    <w:basedOn w:val="DefaultParagraphFont"/>
    <w:rsid w:val="00DC3790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DefaultParagraphFont"/>
    <w:rsid w:val="00DC3790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490089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A92F64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C4F7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C4F7D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CC4F7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aliases w:val="Heading"/>
    <w:basedOn w:val="Normal"/>
    <w:next w:val="Normal"/>
    <w:link w:val="Heading1Char"/>
    <w:uiPriority w:val="9"/>
    <w:qFormat/>
    <w:rsid w:val="00A7033D"/>
    <w:pPr>
      <w:keepNext/>
      <w:keepLines/>
      <w:numPr>
        <w:numId w:val="15"/>
      </w:numPr>
      <w:spacing w:before="240" w:after="0" w:line="259" w:lineRule="auto"/>
      <w:outlineLvl w:val="0"/>
    </w:pPr>
    <w:rPr>
      <w:rFonts w:ascii="Times New Roman" w:eastAsiaTheme="majorEastAsia" w:hAnsi="Times New Roman" w:cstheme="majorBidi"/>
      <w:color w:val="000000" w:themeColor="text1"/>
      <w:sz w:val="24"/>
      <w:szCs w:val="32"/>
      <w:lang w:val="id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3B41CF"/>
    <w:pPr>
      <w:ind w:left="0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B41CF"/>
    <w:pPr>
      <w:keepNext/>
      <w:keepLines/>
      <w:spacing w:before="40" w:after="0" w:line="259" w:lineRule="auto"/>
      <w:outlineLvl w:val="2"/>
    </w:pPr>
    <w:rPr>
      <w:rFonts w:ascii="Times New Roman" w:eastAsiaTheme="majorEastAsia" w:hAnsi="Times New Roman" w:cstheme="majorBidi"/>
      <w:color w:val="000000" w:themeColor="text1"/>
      <w:sz w:val="24"/>
      <w:szCs w:val="24"/>
      <w:lang w:val="id-ID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E118C"/>
    <w:pPr>
      <w:keepNext/>
      <w:keepLines/>
      <w:numPr>
        <w:ilvl w:val="3"/>
        <w:numId w:val="15"/>
      </w:numPr>
      <w:spacing w:before="40" w:after="0" w:line="259" w:lineRule="auto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lang w:val="id-I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E118C"/>
    <w:pPr>
      <w:keepNext/>
      <w:keepLines/>
      <w:numPr>
        <w:ilvl w:val="4"/>
        <w:numId w:val="15"/>
      </w:numPr>
      <w:spacing w:before="40" w:after="0" w:line="259" w:lineRule="auto"/>
      <w:outlineLvl w:val="4"/>
    </w:pPr>
    <w:rPr>
      <w:rFonts w:asciiTheme="majorHAnsi" w:eastAsiaTheme="majorEastAsia" w:hAnsiTheme="majorHAnsi" w:cstheme="majorBidi"/>
      <w:color w:val="365F91" w:themeColor="accent1" w:themeShade="BF"/>
      <w:lang w:val="id-ID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E118C"/>
    <w:pPr>
      <w:keepNext/>
      <w:keepLines/>
      <w:numPr>
        <w:ilvl w:val="5"/>
        <w:numId w:val="15"/>
      </w:numPr>
      <w:spacing w:before="40" w:after="0" w:line="259" w:lineRule="auto"/>
      <w:outlineLvl w:val="5"/>
    </w:pPr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E118C"/>
    <w:pPr>
      <w:keepNext/>
      <w:keepLines/>
      <w:numPr>
        <w:ilvl w:val="6"/>
        <w:numId w:val="15"/>
      </w:numPr>
      <w:spacing w:before="40" w:after="0" w:line="259" w:lineRule="auto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E118C"/>
    <w:pPr>
      <w:keepNext/>
      <w:keepLines/>
      <w:numPr>
        <w:ilvl w:val="7"/>
        <w:numId w:val="15"/>
      </w:numPr>
      <w:spacing w:before="40" w:after="0" w:line="259" w:lineRule="auto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E118C"/>
    <w:pPr>
      <w:keepNext/>
      <w:keepLines/>
      <w:numPr>
        <w:ilvl w:val="8"/>
        <w:numId w:val="15"/>
      </w:numPr>
      <w:spacing w:before="40" w:after="0" w:line="259" w:lineRule="auto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kepala,spasi 2 taiiii,Body of text,List Paragraph1,Body of text+1,Body of text+2,Body of text+3,List Paragraph11,sub de titre 4,ANNEX,List Paragraph111,List Paragraph2,List Paragraph1111,List Paragraph21,List Paragraph211,List Paragraph3"/>
    <w:basedOn w:val="Normal"/>
    <w:link w:val="ListParagraphChar"/>
    <w:uiPriority w:val="1"/>
    <w:qFormat/>
    <w:rsid w:val="004D4DE7"/>
    <w:pPr>
      <w:ind w:left="720"/>
      <w:contextualSpacing/>
    </w:pPr>
  </w:style>
  <w:style w:type="table" w:styleId="TableGrid">
    <w:name w:val="Table Grid"/>
    <w:basedOn w:val="TableNormal"/>
    <w:uiPriority w:val="59"/>
    <w:rsid w:val="004E1D0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485ABA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04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0405"/>
    <w:rPr>
      <w:rFonts w:ascii="Tahoma" w:hAnsi="Tahoma" w:cs="Tahoma"/>
      <w:sz w:val="16"/>
      <w:szCs w:val="16"/>
    </w:rPr>
  </w:style>
  <w:style w:type="character" w:customStyle="1" w:styleId="Heading1Char">
    <w:name w:val="Heading 1 Char"/>
    <w:aliases w:val="Heading Char"/>
    <w:basedOn w:val="DefaultParagraphFont"/>
    <w:link w:val="Heading1"/>
    <w:uiPriority w:val="9"/>
    <w:rsid w:val="00A7033D"/>
    <w:rPr>
      <w:rFonts w:ascii="Times New Roman" w:eastAsiaTheme="majorEastAsia" w:hAnsi="Times New Roman" w:cstheme="majorBidi"/>
      <w:color w:val="000000" w:themeColor="text1"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3B41CF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3B41CF"/>
    <w:rPr>
      <w:rFonts w:ascii="Times New Roman" w:eastAsiaTheme="majorEastAsia" w:hAnsi="Times New Roman" w:cstheme="majorBidi"/>
      <w:color w:val="000000" w:themeColor="text1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E118C"/>
    <w:rPr>
      <w:rFonts w:asciiTheme="majorHAnsi" w:eastAsiaTheme="majorEastAsia" w:hAnsiTheme="majorHAnsi" w:cstheme="majorBidi"/>
      <w:i/>
      <w:iCs/>
      <w:color w:val="365F91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E118C"/>
    <w:rPr>
      <w:rFonts w:asciiTheme="majorHAnsi" w:eastAsiaTheme="majorEastAsia" w:hAnsiTheme="majorHAnsi" w:cstheme="majorBidi"/>
      <w:color w:val="365F91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E118C"/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E118C"/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E118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E118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character" w:customStyle="1" w:styleId="ListParagraphChar">
    <w:name w:val="List Paragraph Char"/>
    <w:aliases w:val="kepala Char,spasi 2 taiiii Char,Body of text Char,List Paragraph1 Char,Body of text+1 Char,Body of text+2 Char,Body of text+3 Char,List Paragraph11 Char,sub de titre 4 Char,ANNEX Char,List Paragraph111 Char,List Paragraph2 Char"/>
    <w:basedOn w:val="DefaultParagraphFont"/>
    <w:link w:val="ListParagraph"/>
    <w:uiPriority w:val="34"/>
    <w:qFormat/>
    <w:rsid w:val="009E118C"/>
  </w:style>
  <w:style w:type="paragraph" w:styleId="BodyText">
    <w:name w:val="Body Text"/>
    <w:basedOn w:val="Normal"/>
    <w:link w:val="BodyTextChar"/>
    <w:uiPriority w:val="1"/>
    <w:qFormat/>
    <w:rsid w:val="00BA545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A5459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BA5459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u w:val="single" w:color="000000"/>
    </w:rPr>
  </w:style>
  <w:style w:type="paragraph" w:styleId="Header">
    <w:name w:val="header"/>
    <w:basedOn w:val="Normal"/>
    <w:link w:val="HeaderChar"/>
    <w:uiPriority w:val="99"/>
    <w:unhideWhenUsed/>
    <w:rsid w:val="002226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2659"/>
  </w:style>
  <w:style w:type="paragraph" w:styleId="Footer">
    <w:name w:val="footer"/>
    <w:basedOn w:val="Normal"/>
    <w:link w:val="FooterChar"/>
    <w:uiPriority w:val="99"/>
    <w:unhideWhenUsed/>
    <w:rsid w:val="002226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2659"/>
  </w:style>
  <w:style w:type="character" w:customStyle="1" w:styleId="normalChar">
    <w:name w:val="normal Char"/>
    <w:link w:val="Normal1"/>
    <w:locked/>
    <w:rsid w:val="00152F24"/>
    <w:rPr>
      <w:rFonts w:ascii="Times New Roman" w:eastAsia="Calibri" w:hAnsi="Times New Roman" w:cs="Times New Roman"/>
      <w:sz w:val="24"/>
      <w:szCs w:val="20"/>
      <w:lang w:val="en-ID"/>
    </w:rPr>
  </w:style>
  <w:style w:type="paragraph" w:customStyle="1" w:styleId="Normal1">
    <w:name w:val="Normal1"/>
    <w:basedOn w:val="Normal"/>
    <w:link w:val="normalChar"/>
    <w:qFormat/>
    <w:rsid w:val="00152F24"/>
    <w:pPr>
      <w:spacing w:line="480" w:lineRule="auto"/>
      <w:ind w:left="720"/>
      <w:jc w:val="both"/>
    </w:pPr>
    <w:rPr>
      <w:rFonts w:ascii="Times New Roman" w:eastAsia="Calibri" w:hAnsi="Times New Roman" w:cs="Times New Roman"/>
      <w:sz w:val="24"/>
      <w:szCs w:val="20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08673A"/>
    <w:pPr>
      <w:numPr>
        <w:numId w:val="0"/>
      </w:numPr>
      <w:spacing w:before="480" w:line="276" w:lineRule="auto"/>
      <w:outlineLvl w:val="9"/>
    </w:pPr>
    <w:rPr>
      <w:rFonts w:asciiTheme="majorHAnsi" w:hAnsiTheme="majorHAnsi"/>
      <w:b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8B4704"/>
    <w:pPr>
      <w:tabs>
        <w:tab w:val="right" w:leader="dot" w:pos="8222"/>
      </w:tabs>
      <w:spacing w:after="100" w:line="48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8B4704"/>
    <w:pPr>
      <w:tabs>
        <w:tab w:val="right" w:leader="dot" w:pos="8222"/>
      </w:tabs>
      <w:spacing w:after="100" w:line="48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B4704"/>
    <w:pPr>
      <w:tabs>
        <w:tab w:val="left" w:pos="880"/>
        <w:tab w:val="right" w:leader="dot" w:pos="8222"/>
      </w:tabs>
      <w:spacing w:after="100" w:line="480" w:lineRule="auto"/>
      <w:ind w:left="440"/>
    </w:pPr>
  </w:style>
  <w:style w:type="character" w:styleId="Hyperlink">
    <w:name w:val="Hyperlink"/>
    <w:basedOn w:val="DefaultParagraphFont"/>
    <w:uiPriority w:val="99"/>
    <w:unhideWhenUsed/>
    <w:rsid w:val="0008673A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44A77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44A77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CC0719"/>
    <w:rPr>
      <w:color w:val="808080"/>
    </w:rPr>
  </w:style>
  <w:style w:type="character" w:customStyle="1" w:styleId="fontstyle01">
    <w:name w:val="fontstyle01"/>
    <w:basedOn w:val="DefaultParagraphFont"/>
    <w:rsid w:val="00DC3790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DefaultParagraphFont"/>
    <w:rsid w:val="00DC3790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490089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A92F64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C4F7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C4F7D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CC4F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888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14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1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24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20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68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10.emf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emf"/><Relationship Id="rId34" Type="http://schemas.openxmlformats.org/officeDocument/2006/relationships/header" Target="header1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emf"/><Relationship Id="rId25" Type="http://schemas.openxmlformats.org/officeDocument/2006/relationships/image" Target="media/image17.png"/><Relationship Id="rId33" Type="http://schemas.openxmlformats.org/officeDocument/2006/relationships/image" Target="media/image25.jpeg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image" Target="media/image24.jpeg"/><Relationship Id="rId5" Type="http://schemas.openxmlformats.org/officeDocument/2006/relationships/settings" Target="settings.xml"/><Relationship Id="rId15" Type="http://schemas.openxmlformats.org/officeDocument/2006/relationships/image" Target="media/image7.emf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1.emf"/><Relationship Id="rId31" Type="http://schemas.openxmlformats.org/officeDocument/2006/relationships/image" Target="media/image23.jpe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emf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Gho11</b:Tag>
    <b:SourceType>Book</b:SourceType>
    <b:Guid>{BAAB77BA-076F-488A-AAB9-738397601105}</b:Guid>
    <b:Title>Aplikasi Analisis Multivariate Dengan Program IBM SPSS 25</b:Title>
    <b:Year>2018 : 111</b:Year>
    <b:Publisher>UNDIP</b:Publisher>
    <b:Author>
      <b:Author>
        <b:NameList>
          <b:Person>
            <b:Last>Ghozali</b:Last>
            <b:First>Imam</b:First>
          </b:Person>
        </b:NameList>
      </b:Author>
    </b:Author>
    <b:RefOrder>61</b:RefOrder>
  </b:Source>
  <b:Source>
    <b:Tag>Sul33</b:Tag>
    <b:SourceType>Book</b:SourceType>
    <b:Guid>{1E978852-484F-4BC0-83D8-0DF859C4680A}</b:Guid>
    <b:Title>Metode Penelitian Bisnis</b:Title>
    <b:Year>2018 : 233</b:Year>
    <b:City>Yogyakarta</b:City>
    <b:Publisher>Andi Offset</b:Publisher>
    <b:Author>
      <b:Author>
        <b:NameList>
          <b:Person>
            <b:Last>Suliyanto</b:Last>
          </b:Person>
        </b:NameList>
      </b:Author>
    </b:Author>
    <b:RefOrder>52</b:RefOrder>
  </b:Source>
  <b:Source>
    <b:Tag>Sug25</b:Tag>
    <b:SourceType>Book</b:SourceType>
    <b:Guid>{E7B39788-6638-4328-A880-35A3F0149BD4}</b:Guid>
    <b:Author>
      <b:Author>
        <b:NameList>
          <b:Person>
            <b:Last>Sugiyono</b:Last>
          </b:Person>
        </b:NameList>
      </b:Author>
    </b:Author>
    <b:Title>Metode Penelitian Kuantitatif, Kualitatif dan R&amp;D</b:Title>
    <b:Year>2013 : 25</b:Year>
    <b:City>Bandung</b:City>
    <b:Publisher>Alfabeta</b:Publisher>
    <b:RefOrder>54</b:RefOrder>
  </b:Source>
  <b:Source>
    <b:Tag>Man58</b:Tag>
    <b:SourceType>Book</b:SourceType>
    <b:Guid>{E4630E48-36B6-415C-B796-4079B6E2218D}</b:Guid>
    <b:Title>Statistik Lanjutan</b:Title>
    <b:Year>2004 : 258</b:Year>
    <b:City>Jakarta</b:City>
    <b:Publisher>Rineka Cipta</b:Publisher>
    <b:Author>
      <b:Author>
        <b:NameList>
          <b:Person>
            <b:Last>Mangkuatmodjo</b:Last>
            <b:First>S.</b:First>
          </b:Person>
        </b:NameList>
      </b:Author>
    </b:Author>
    <b:RefOrder>55</b:RefOrder>
  </b:Source>
  <b:Source>
    <b:Tag>Gho61</b:Tag>
    <b:SourceType>Book</b:SourceType>
    <b:Guid>{400989C6-4952-43BB-AE25-4E59EAE85950}</b:Guid>
    <b:Title>Aplikasi Analisis Multivariate Dengan Program IBM SPSS 25</b:Title>
    <b:Year>2018 : 161</b:Year>
    <b:Publisher>UNDIP</b:Publisher>
    <b:Author>
      <b:Author>
        <b:NameList>
          <b:Person>
            <b:Last>Ghozali</b:Last>
            <b:First>Imam</b:First>
          </b:Person>
        </b:NameList>
      </b:Author>
    </b:Author>
    <b:RefOrder>56</b:RefOrder>
  </b:Source>
  <b:Source>
    <b:Tag>Alg46</b:Tag>
    <b:SourceType>Book</b:SourceType>
    <b:Guid>{2BE8B4F0-8BA4-4F09-B34B-56BD94670942}</b:Guid>
    <b:Author>
      <b:Author>
        <b:NameList>
          <b:Person>
            <b:Last>Algifari</b:Last>
          </b:Person>
        </b:NameList>
      </b:Author>
    </b:Author>
    <b:Title>Statistika Induktif</b:Title>
    <b:Year>2013 : 346</b:Year>
    <b:City>Yogyakarta</b:City>
    <b:Publisher>UPP STIM YKPN</b:Publisher>
    <b:RefOrder>57</b:RefOrder>
  </b:Source>
  <b:Source>
    <b:Tag>Gho07</b:Tag>
    <b:SourceType>Book</b:SourceType>
    <b:Guid>{7CFB9CC3-C862-4020-BF08-4D5B86A35893}</b:Guid>
    <b:Title>Aplikasi Analisis Multivariate Dengan Program IBM SPSS 25</b:Title>
    <b:Year>2018 : 107</b:Year>
    <b:Publisher>UNDIP</b:Publisher>
    <b:Author>
      <b:Author>
        <b:NameList>
          <b:Person>
            <b:Last>Ghozali</b:Last>
            <b:First>Imam</b:First>
          </b:Person>
        </b:NameList>
      </b:Author>
    </b:Author>
    <b:RefOrder>58</b:RefOrder>
  </b:Source>
  <b:Source>
    <b:Tag>Gho05</b:Tag>
    <b:SourceType>Book</b:SourceType>
    <b:Guid>{DB136465-246C-42F8-A032-9AF779EC175A}</b:Guid>
    <b:Title>Aplikasi Analisis Multivariate Dengan Program IBM SPSS 25</b:Title>
    <b:Year>2018 : 107</b:Year>
    <b:Publisher>UNDIP</b:Publisher>
    <b:Author>
      <b:Author>
        <b:NameList>
          <b:Person>
            <b:Last>Ghozali</b:Last>
            <b:First>Imam</b:First>
          </b:Person>
        </b:NameList>
      </b:Author>
    </b:Author>
    <b:RefOrder>59</b:RefOrder>
  </b:Source>
  <b:Source>
    <b:Tag>Gho37</b:Tag>
    <b:SourceType>Book</b:SourceType>
    <b:Guid>{19DE6E65-FD75-46F1-AAAD-F2CDFC866817}</b:Guid>
    <b:Title>Aplikasi Analisis Multivariate Dengan Program IBM SPSS 25</b:Title>
    <b:Year>2018 : 137</b:Year>
    <b:Publisher>UNDIP</b:Publisher>
    <b:Author>
      <b:Author>
        <b:NameList>
          <b:Person>
            <b:Last>Ghozali</b:Last>
            <b:First>Imam</b:First>
          </b:Person>
        </b:NameList>
      </b:Author>
    </b:Author>
    <b:RefOrder>60</b:RefOrder>
  </b:Source>
  <b:Source>
    <b:Tag>Gho98</b:Tag>
    <b:SourceType>Book</b:SourceType>
    <b:Guid>{B43E1A87-DF84-4173-A17C-1D1FC1A674A3}</b:Guid>
    <b:Title>Aplikasi Analisis Multivariate Dengan Program IBM SPSS 25</b:Title>
    <b:Year>2018 : 98</b:Year>
    <b:Publisher>UNDIP</b:Publisher>
    <b:Author>
      <b:Author>
        <b:NameList>
          <b:Person>
            <b:Last>Ghozali</b:Last>
            <b:First>Imam</b:First>
          </b:Person>
        </b:NameList>
      </b:Author>
    </b:Author>
    <b:RefOrder>62</b:RefOrder>
  </b:Source>
  <b:Source>
    <b:Tag>Sug76</b:Tag>
    <b:SourceType>Book</b:SourceType>
    <b:Guid>{503A8D23-AA7C-43FA-B5A9-BEB188ACD194}</b:Guid>
    <b:Title>Metode Penelitian Kuantitatif, Kualitatif dan R&amp;D</b:Title>
    <b:Year>2013 : 76</b:Year>
    <b:City>Bandung</b:City>
    <b:Publisher>Alfabeta</b:Publisher>
    <b:Author>
      <b:Author>
        <b:NameList>
          <b:Person>
            <b:Last>Sugiyono</b:Last>
          </b:Person>
        </b:NameList>
      </b:Author>
    </b:Author>
    <b:RefOrder>63</b:RefOrder>
  </b:Source>
  <b:Source>
    <b:Tag>Muh39</b:Tag>
    <b:SourceType>Book</b:SourceType>
    <b:Guid>{2D87C865-3344-4DFE-9630-02311C837599}</b:Guid>
    <b:Title>Analisis Kolerasi, Regresi, dan Jalur dalam Penelitian</b:Title>
    <b:Year>2007 : 239</b:Year>
    <b:City>Bandung</b:City>
    <b:Publisher>Pustaka Setia</b:Publisher>
    <b:Author>
      <b:Author>
        <b:NameList>
          <b:Person>
            <b:Last>Muhidin</b:Last>
          </b:Person>
        </b:NameList>
      </b:Author>
    </b:Author>
    <b:RefOrder>64</b:RefOrder>
  </b:Source>
  <b:Source>
    <b:Tag>Gho97</b:Tag>
    <b:SourceType>Book</b:SourceType>
    <b:Guid>{6672D486-5BF2-4B86-B158-88A83941DEBE}</b:Guid>
    <b:Title>Aplikasi Analisis Multivariate Dengan Program IBM SPSS 25</b:Title>
    <b:Year>2018 : 97</b:Year>
    <b:Publisher>UNDIP</b:Publisher>
    <b:Author>
      <b:Author>
        <b:NameList>
          <b:Person>
            <b:Last>Ghozali</b:Last>
            <b:First>Imam</b:First>
          </b:Person>
        </b:NameList>
      </b:Author>
    </b:Author>
    <b:RefOrder>65</b:RefOrder>
  </b:Source>
</b:Sources>
</file>

<file path=customXml/itemProps1.xml><?xml version="1.0" encoding="utf-8"?>
<ds:datastoreItem xmlns:ds="http://schemas.openxmlformats.org/officeDocument/2006/customXml" ds:itemID="{65BEC1FD-3435-4568-8EC1-6C7CBD0214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0</Pages>
  <Words>2384</Words>
  <Characters>13593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DELL</cp:lastModifiedBy>
  <cp:revision>2</cp:revision>
  <cp:lastPrinted>2023-12-21T04:52:00Z</cp:lastPrinted>
  <dcterms:created xsi:type="dcterms:W3CDTF">2024-02-21T08:20:00Z</dcterms:created>
  <dcterms:modified xsi:type="dcterms:W3CDTF">2024-02-21T0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84c9145-655f-3741-85ef-6252546c8b5d</vt:lpwstr>
  </property>
  <property fmtid="{D5CDD505-2E9C-101B-9397-08002B2CF9AE}" pid="24" name="Mendeley Citation Style_1">
    <vt:lpwstr>http://www.zotero.org/styles/american-sociological-association</vt:lpwstr>
  </property>
</Properties>
</file>